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9B5FBB" w:rsidRDefault="0069133E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713A718" w14:textId="77777777" w:rsidR="0008177B" w:rsidRPr="009B5FBB" w:rsidRDefault="0008177B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7FE141E" w14:textId="77777777" w:rsidR="0008177B" w:rsidRPr="009B5FBB" w:rsidRDefault="0008177B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95698EB" w14:textId="77777777" w:rsidR="0008177B" w:rsidRPr="009B5FBB" w:rsidRDefault="0008177B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A3536ED" w14:textId="77777777" w:rsidR="0008177B" w:rsidRPr="009B5FBB" w:rsidRDefault="0008177B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6890DD8" w14:textId="77777777" w:rsidR="0008177B" w:rsidRPr="009B5FBB" w:rsidRDefault="0008177B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70F21FC" w14:textId="1ACDD9F2" w:rsidR="009749D1" w:rsidRPr="009B5FBB" w:rsidRDefault="009B5FBB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ow cyberspace world </w:t>
      </w:r>
      <w:r w:rsidRPr="009B5FBB">
        <w:rPr>
          <w:rFonts w:ascii="Times New Roman" w:hAnsi="Times New Roman" w:cs="Times New Roman"/>
          <w:sz w:val="24"/>
          <w:szCs w:val="24"/>
        </w:rPr>
        <w:t>affects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lives?</w:t>
      </w:r>
    </w:p>
    <w:p w14:paraId="153527ED" w14:textId="37EC15DA" w:rsidR="0008177B" w:rsidRPr="009B5FBB" w:rsidRDefault="0069133E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9B5FBB">
        <w:rPr>
          <w:rFonts w:ascii="Times New Roman" w:hAnsi="Times New Roman" w:cs="Times New Roman"/>
          <w:sz w:val="24"/>
          <w:szCs w:val="24"/>
        </w:rPr>
        <w:t>Writer</w:t>
      </w:r>
      <w:r w:rsidRPr="009B5FBB">
        <w:rPr>
          <w:rFonts w:ascii="Times New Roman" w:hAnsi="Times New Roman" w:cs="Times New Roman"/>
          <w:sz w:val="24"/>
          <w:szCs w:val="24"/>
        </w:rPr>
        <w:t>]</w:t>
      </w:r>
    </w:p>
    <w:p w14:paraId="33495B88" w14:textId="77777777" w:rsidR="0008177B" w:rsidRPr="009B5FBB" w:rsidRDefault="0069133E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9B5FBB">
        <w:rPr>
          <w:rFonts w:ascii="Times New Roman" w:hAnsi="Times New Roman" w:cs="Times New Roman"/>
          <w:sz w:val="24"/>
          <w:szCs w:val="24"/>
        </w:rPr>
        <w:t>Institution</w:t>
      </w:r>
      <w:r w:rsidRPr="009B5FBB">
        <w:rPr>
          <w:rFonts w:ascii="Times New Roman" w:hAnsi="Times New Roman" w:cs="Times New Roman"/>
          <w:sz w:val="24"/>
          <w:szCs w:val="24"/>
        </w:rPr>
        <w:t>]</w:t>
      </w:r>
    </w:p>
    <w:p w14:paraId="20493F3C" w14:textId="77777777" w:rsidR="00A106AF" w:rsidRPr="009B5FBB" w:rsidRDefault="00A106AF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50B9792" w14:textId="77777777" w:rsidR="00A106AF" w:rsidRPr="009B5FBB" w:rsidRDefault="00A106AF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RPr="009B5FBB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3DCAA64" w14:textId="3F6DD46B" w:rsidR="009749D1" w:rsidRPr="009B5FBB" w:rsidRDefault="009B5FBB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ow the cyberspace world </w:t>
      </w:r>
      <w:r w:rsidRPr="009B5FBB">
        <w:rPr>
          <w:rFonts w:ascii="Times New Roman" w:hAnsi="Times New Roman" w:cs="Times New Roman"/>
          <w:sz w:val="24"/>
          <w:szCs w:val="24"/>
        </w:rPr>
        <w:t>affects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lives?</w:t>
      </w:r>
    </w:p>
    <w:p w14:paraId="791F21C4" w14:textId="7992D19D" w:rsidR="0026072D" w:rsidRPr="009B5FBB" w:rsidRDefault="0069133E" w:rsidP="009B5FB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B5FBB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4F0E5FAA" w14:textId="48B2028D" w:rsidR="009749D1" w:rsidRPr="009B5FBB" w:rsidRDefault="0069133E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ab/>
        <w:t xml:space="preserve">Cyberspace world is defined as a concept that refers to a </w:t>
      </w:r>
      <w:r w:rsidR="00970178" w:rsidRPr="009B5FBB">
        <w:rPr>
          <w:rFonts w:ascii="Times New Roman" w:hAnsi="Times New Roman" w:cs="Times New Roman"/>
          <w:sz w:val="24"/>
          <w:szCs w:val="24"/>
        </w:rPr>
        <w:t>widely</w:t>
      </w:r>
      <w:r w:rsidRPr="009B5FBB">
        <w:rPr>
          <w:rFonts w:ascii="Times New Roman" w:hAnsi="Times New Roman" w:cs="Times New Roman"/>
          <w:sz w:val="24"/>
          <w:szCs w:val="24"/>
        </w:rPr>
        <w:t xml:space="preserve"> spread, interconnected </w:t>
      </w:r>
      <w:r w:rsidR="00970178" w:rsidRPr="009B5FBB">
        <w:rPr>
          <w:rFonts w:ascii="Times New Roman" w:hAnsi="Times New Roman" w:cs="Times New Roman"/>
          <w:sz w:val="24"/>
          <w:szCs w:val="24"/>
        </w:rPr>
        <w:t>world</w:t>
      </w:r>
      <w:r w:rsidRPr="009B5FBB">
        <w:rPr>
          <w:rFonts w:ascii="Times New Roman" w:hAnsi="Times New Roman" w:cs="Times New Roman"/>
          <w:sz w:val="24"/>
          <w:szCs w:val="24"/>
        </w:rPr>
        <w:t xml:space="preserve"> of technology </w:t>
      </w:r>
      <w:r w:rsidR="00970178" w:rsidRPr="009B5FBB">
        <w:rPr>
          <w:rFonts w:ascii="Times New Roman" w:hAnsi="Times New Roman" w:cs="Times New Roman"/>
          <w:sz w:val="24"/>
          <w:szCs w:val="24"/>
        </w:rPr>
        <w:t>and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</w:rPr>
        <w:t>digital</w:t>
      </w:r>
      <w:r w:rsidRPr="009B5FBB">
        <w:rPr>
          <w:rFonts w:ascii="Times New Roman" w:hAnsi="Times New Roman" w:cs="Times New Roman"/>
          <w:sz w:val="24"/>
          <w:szCs w:val="24"/>
        </w:rPr>
        <w:t xml:space="preserve"> innovations. </w:t>
      </w:r>
      <w:r w:rsidR="002C30C8" w:rsidRPr="009B5FBB">
        <w:rPr>
          <w:rFonts w:ascii="Times New Roman" w:hAnsi="Times New Roman" w:cs="Times New Roman"/>
          <w:sz w:val="24"/>
          <w:szCs w:val="24"/>
        </w:rPr>
        <w:t xml:space="preserve">The term is an extraction from the popular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trending</w:t>
      </w:r>
      <w:r w:rsidR="002C30C8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</w:rPr>
        <w:t>culture of</w:t>
      </w:r>
      <w:r w:rsidR="002C30C8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</w:rPr>
        <w:t>science</w:t>
      </w:r>
      <w:r w:rsidR="002C30C8" w:rsidRPr="009B5FBB">
        <w:rPr>
          <w:rFonts w:ascii="Times New Roman" w:hAnsi="Times New Roman" w:cs="Times New Roman"/>
          <w:sz w:val="24"/>
          <w:szCs w:val="24"/>
        </w:rPr>
        <w:t xml:space="preserve"> fiction and arts but the </w:t>
      </w:r>
      <w:r w:rsidR="00970178" w:rsidRPr="009B5FBB">
        <w:rPr>
          <w:rFonts w:ascii="Times New Roman" w:hAnsi="Times New Roman" w:cs="Times New Roman"/>
          <w:sz w:val="24"/>
          <w:szCs w:val="24"/>
        </w:rPr>
        <w:t>present</w:t>
      </w:r>
      <w:r w:rsidR="002C30C8" w:rsidRPr="009B5FBB">
        <w:rPr>
          <w:rFonts w:ascii="Times New Roman" w:hAnsi="Times New Roman" w:cs="Times New Roman"/>
          <w:sz w:val="24"/>
          <w:szCs w:val="24"/>
        </w:rPr>
        <w:t xml:space="preserve"> connotation is confined to the realms of technological world, and other stakeholders of Information Age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F1023E" w:rsidRPr="009B5FBB">
        <w:rPr>
          <w:rFonts w:ascii="Times New Roman" w:hAnsi="Times New Roman" w:cs="Times New Roman"/>
          <w:sz w:val="24"/>
          <w:szCs w:val="24"/>
        </w:rPr>
        <w:fldChar w:fldCharType="begin"/>
      </w:r>
      <w:r w:rsidR="00F1023E" w:rsidRPr="009B5F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PlpIBfe","properties":{"formattedCitation":"(Mihr, 2017)","plainCitation":"(Mihr, 2017)","noteIndex":0},"citationItems":[{"id":694,"uris":["http://zotero.org/users/local/6bWeQAmN/items/ZI95VNMF"],"uri":["http://zotero.org/users/local/6bWeQAmN/items/ZI95VNMF"],"itemData":{"id":694,"type":"chapter","container-title":"Cyber Justice","page":"7–9","publisher":"Springer","source":"Google Scholar","title":"Cyber World","author":[{"family":"Mihr","given":"Anja"}],"issued":{"date-parts":[["2017"]]}}}],"schema":"https://github.com/citation-style-language/schema/raw/master/csl-citation.json"} </w:instrText>
      </w:r>
      <w:r w:rsidR="00F1023E" w:rsidRPr="009B5FBB">
        <w:rPr>
          <w:rFonts w:ascii="Times New Roman" w:hAnsi="Times New Roman" w:cs="Times New Roman"/>
          <w:sz w:val="24"/>
          <w:szCs w:val="24"/>
        </w:rPr>
        <w:fldChar w:fldCharType="separate"/>
      </w:r>
      <w:r w:rsidR="00F1023E" w:rsidRPr="009B5FBB">
        <w:rPr>
          <w:rFonts w:ascii="Times New Roman" w:hAnsi="Times New Roman" w:cs="Times New Roman"/>
          <w:sz w:val="24"/>
          <w:szCs w:val="24"/>
        </w:rPr>
        <w:t>(Mihr, 2017)</w:t>
      </w:r>
      <w:r w:rsidR="00F1023E" w:rsidRPr="009B5FBB">
        <w:rPr>
          <w:rFonts w:ascii="Times New Roman" w:hAnsi="Times New Roman" w:cs="Times New Roman"/>
          <w:sz w:val="24"/>
          <w:szCs w:val="24"/>
        </w:rPr>
        <w:fldChar w:fldCharType="end"/>
      </w:r>
      <w:r w:rsidR="002C30C8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In addition, Prasad &amp; Rohokale (2020), </w:t>
      </w:r>
      <w:r w:rsidR="00970178" w:rsidRPr="009B5FBB">
        <w:rPr>
          <w:rFonts w:ascii="Times New Roman" w:hAnsi="Times New Roman" w:cs="Times New Roman"/>
          <w:sz w:val="24"/>
          <w:szCs w:val="24"/>
        </w:rPr>
        <w:t xml:space="preserve"> defined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</w:rPr>
        <w:t>cyberspace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as a national </w:t>
      </w:r>
      <w:r w:rsidR="00F1023E" w:rsidRPr="009B5FBB">
        <w:rPr>
          <w:rFonts w:ascii="Times New Roman" w:hAnsi="Times New Roman" w:cs="Times New Roman"/>
          <w:sz w:val="24"/>
          <w:szCs w:val="24"/>
        </w:rPr>
        <w:t>de</w:t>
      </w:r>
      <w:r w:rsidR="00970178" w:rsidRPr="009B5FBB">
        <w:rPr>
          <w:rFonts w:ascii="Times New Roman" w:hAnsi="Times New Roman" w:cs="Times New Roman"/>
          <w:sz w:val="24"/>
          <w:szCs w:val="24"/>
        </w:rPr>
        <w:t>velopment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in </w:t>
      </w:r>
      <w:r w:rsidR="00970178" w:rsidRPr="009B5FBB">
        <w:rPr>
          <w:rFonts w:ascii="Times New Roman" w:hAnsi="Times New Roman" w:cs="Times New Roman"/>
          <w:sz w:val="24"/>
          <w:szCs w:val="24"/>
        </w:rPr>
        <w:t>which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communication is supported by a computer network </w:t>
      </w:r>
      <w:r w:rsidR="00970178" w:rsidRPr="009B5FBB">
        <w:rPr>
          <w:rFonts w:ascii="Times New Roman" w:hAnsi="Times New Roman" w:cs="Times New Roman"/>
          <w:sz w:val="24"/>
          <w:szCs w:val="24"/>
        </w:rPr>
        <w:t>or a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communication channel that is </w:t>
      </w:r>
      <w:r w:rsidR="00970178" w:rsidRPr="009B5FBB">
        <w:rPr>
          <w:rFonts w:ascii="Times New Roman" w:hAnsi="Times New Roman" w:cs="Times New Roman"/>
          <w:sz w:val="24"/>
          <w:szCs w:val="24"/>
        </w:rPr>
        <w:t>designed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by telecommunication </w:t>
      </w:r>
      <w:r w:rsidR="00970178" w:rsidRPr="009B5FBB">
        <w:rPr>
          <w:rFonts w:ascii="Times New Roman" w:hAnsi="Times New Roman" w:cs="Times New Roman"/>
          <w:sz w:val="24"/>
          <w:szCs w:val="24"/>
        </w:rPr>
        <w:t>without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any </w:t>
      </w:r>
      <w:r w:rsidR="00970178" w:rsidRPr="009B5FBB">
        <w:rPr>
          <w:rFonts w:ascii="Times New Roman" w:hAnsi="Times New Roman" w:cs="Times New Roman"/>
          <w:sz w:val="24"/>
          <w:szCs w:val="24"/>
        </w:rPr>
        <w:t>inclusion</w:t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 of geographical restraints</w:t>
      </w:r>
      <w:r w:rsidR="009339B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XQe3Myj","properties":{"formattedCitation":"(Prasad &amp; Rohokale, 2020)","plainCitation":"(Prasad &amp; Rohokale, 2020)","noteIndex":0},"citationItems":[{"id":685,"uris":["http://zotero.org/users/local/6bWeQAmN/items/DEJIFL9B"],"uri":["http://zotero.org/users/local/6bWeQAmN/items/DEJIFL9B"],"itemData":{"id":685,"type":"chapter","container-title":"Cyber Security: The Lifeline of Information and Communication Technology","page":"187–202","publisher":"Springer","source":"Google Scholar","title":"Social Networking Sites","author":[{"family":"Prasad","given":"Ramjee"},{"family":"Rohokale","given":"Vandan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Prasad &amp; Rohokale, 2020)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end"/>
      </w:r>
      <w:r w:rsidR="0011687A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D3076F" w:rsidRPr="009B5FBB">
        <w:rPr>
          <w:rFonts w:ascii="Times New Roman" w:hAnsi="Times New Roman" w:cs="Times New Roman"/>
          <w:sz w:val="24"/>
          <w:szCs w:val="24"/>
        </w:rPr>
        <w:t xml:space="preserve">Today, cyberspace touches all the </w:t>
      </w:r>
      <w:r w:rsidR="00970178" w:rsidRPr="009B5FBB">
        <w:rPr>
          <w:rFonts w:ascii="Times New Roman" w:hAnsi="Times New Roman" w:cs="Times New Roman"/>
          <w:sz w:val="24"/>
          <w:szCs w:val="24"/>
        </w:rPr>
        <w:t>dime</w:t>
      </w:r>
      <w:r w:rsidR="00D35D5F">
        <w:rPr>
          <w:rFonts w:ascii="Times New Roman" w:hAnsi="Times New Roman" w:cs="Times New Roman"/>
          <w:sz w:val="24"/>
          <w:szCs w:val="24"/>
        </w:rPr>
        <w:t>n</w:t>
      </w:r>
      <w:r w:rsidR="00970178" w:rsidRPr="009B5FBB">
        <w:rPr>
          <w:rFonts w:ascii="Times New Roman" w:hAnsi="Times New Roman" w:cs="Times New Roman"/>
          <w:sz w:val="24"/>
          <w:szCs w:val="24"/>
        </w:rPr>
        <w:t>s</w:t>
      </w:r>
      <w:r w:rsidR="00D35D5F">
        <w:rPr>
          <w:rFonts w:ascii="Times New Roman" w:hAnsi="Times New Roman" w:cs="Times New Roman"/>
          <w:sz w:val="24"/>
          <w:szCs w:val="24"/>
        </w:rPr>
        <w:t>i</w:t>
      </w:r>
      <w:r w:rsidR="00970178" w:rsidRPr="009B5FBB">
        <w:rPr>
          <w:rFonts w:ascii="Times New Roman" w:hAnsi="Times New Roman" w:cs="Times New Roman"/>
          <w:sz w:val="24"/>
          <w:szCs w:val="24"/>
        </w:rPr>
        <w:t>ons</w:t>
      </w:r>
      <w:r w:rsidR="00D3076F" w:rsidRPr="009B5FBB">
        <w:rPr>
          <w:rFonts w:ascii="Times New Roman" w:hAnsi="Times New Roman" w:cs="Times New Roman"/>
          <w:sz w:val="24"/>
          <w:szCs w:val="24"/>
        </w:rPr>
        <w:t xml:space="preserve"> of li</w:t>
      </w:r>
      <w:r w:rsidR="00970178" w:rsidRPr="009B5FBB">
        <w:rPr>
          <w:rFonts w:ascii="Times New Roman" w:hAnsi="Times New Roman" w:cs="Times New Roman"/>
          <w:sz w:val="24"/>
          <w:szCs w:val="24"/>
        </w:rPr>
        <w:t>f</w:t>
      </w:r>
      <w:r w:rsidR="00D3076F" w:rsidRPr="009B5FBB">
        <w:rPr>
          <w:rFonts w:ascii="Times New Roman" w:hAnsi="Times New Roman" w:cs="Times New Roman"/>
          <w:sz w:val="24"/>
          <w:szCs w:val="24"/>
        </w:rPr>
        <w:t xml:space="preserve">e, </w:t>
      </w:r>
      <w:r w:rsidR="00970178" w:rsidRPr="009B5FBB">
        <w:rPr>
          <w:rFonts w:ascii="Times New Roman" w:hAnsi="Times New Roman" w:cs="Times New Roman"/>
          <w:sz w:val="24"/>
          <w:szCs w:val="24"/>
        </w:rPr>
        <w:t>ranging</w:t>
      </w:r>
      <w:r w:rsidR="00D3076F" w:rsidRPr="009B5FBB">
        <w:rPr>
          <w:rFonts w:ascii="Times New Roman" w:hAnsi="Times New Roman" w:cs="Times New Roman"/>
          <w:sz w:val="24"/>
          <w:szCs w:val="24"/>
        </w:rPr>
        <w:t xml:space="preserve"> from major life-supporting </w:t>
      </w:r>
      <w:r w:rsidR="00970178" w:rsidRPr="009B5FBB">
        <w:rPr>
          <w:rFonts w:ascii="Times New Roman" w:hAnsi="Times New Roman" w:cs="Times New Roman"/>
          <w:sz w:val="24"/>
          <w:szCs w:val="24"/>
        </w:rPr>
        <w:t>elements</w:t>
      </w:r>
      <w:r w:rsidR="00D3076F" w:rsidRPr="009B5FBB">
        <w:rPr>
          <w:rFonts w:ascii="Times New Roman" w:hAnsi="Times New Roman" w:cs="Times New Roman"/>
          <w:sz w:val="24"/>
          <w:szCs w:val="24"/>
        </w:rPr>
        <w:t xml:space="preserve"> of society to the sources of leisure. 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Almost all the </w:t>
      </w:r>
      <w:r w:rsidR="00970178" w:rsidRPr="009B5FBB">
        <w:rPr>
          <w:rFonts w:ascii="Times New Roman" w:hAnsi="Times New Roman" w:cs="Times New Roman"/>
          <w:sz w:val="24"/>
          <w:szCs w:val="24"/>
        </w:rPr>
        <w:t>actions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task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s of </w:t>
      </w:r>
      <w:r w:rsidR="00970178" w:rsidRPr="009B5FBB">
        <w:rPr>
          <w:rFonts w:ascii="Times New Roman" w:hAnsi="Times New Roman" w:cs="Times New Roman"/>
          <w:sz w:val="24"/>
          <w:szCs w:val="24"/>
        </w:rPr>
        <w:t>life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are somewhere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somehow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dependent on the use of cyberspace because it has brought people </w:t>
      </w:r>
      <w:r w:rsidR="00970178" w:rsidRPr="009B5FBB">
        <w:rPr>
          <w:rFonts w:ascii="Times New Roman" w:hAnsi="Times New Roman" w:cs="Times New Roman"/>
          <w:sz w:val="24"/>
          <w:szCs w:val="24"/>
        </w:rPr>
        <w:t>close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to each other with zero </w:t>
      </w:r>
      <w:r w:rsidR="00970178" w:rsidRPr="009B5FBB">
        <w:rPr>
          <w:rFonts w:ascii="Times New Roman" w:hAnsi="Times New Roman" w:cs="Times New Roman"/>
          <w:sz w:val="24"/>
          <w:szCs w:val="24"/>
        </w:rPr>
        <w:t>significance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to the </w:t>
      </w:r>
      <w:r w:rsidR="00970178" w:rsidRPr="009B5FBB">
        <w:rPr>
          <w:rFonts w:ascii="Times New Roman" w:hAnsi="Times New Roman" w:cs="Times New Roman"/>
          <w:sz w:val="24"/>
          <w:szCs w:val="24"/>
        </w:rPr>
        <w:t>issues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</w:rPr>
        <w:t>such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as </w:t>
      </w:r>
      <w:r w:rsidR="00970178" w:rsidRPr="009B5FBB">
        <w:rPr>
          <w:rFonts w:ascii="Times New Roman" w:hAnsi="Times New Roman" w:cs="Times New Roman"/>
          <w:sz w:val="24"/>
          <w:szCs w:val="24"/>
        </w:rPr>
        <w:t>time and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 pace </w:t>
      </w:r>
      <w:r w:rsidR="00970178" w:rsidRPr="009B5FBB">
        <w:rPr>
          <w:rFonts w:ascii="Times New Roman" w:hAnsi="Times New Roman" w:cs="Times New Roman"/>
          <w:sz w:val="24"/>
          <w:szCs w:val="24"/>
        </w:rPr>
        <w:t>conflicts</w:t>
      </w:r>
      <w:r w:rsidR="00BF21F7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 On a global </w:t>
      </w:r>
      <w:r w:rsidR="00970178" w:rsidRPr="009B5FBB">
        <w:rPr>
          <w:rFonts w:ascii="Times New Roman" w:hAnsi="Times New Roman" w:cs="Times New Roman"/>
          <w:sz w:val="24"/>
          <w:szCs w:val="24"/>
        </w:rPr>
        <w:t>scale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970178" w:rsidRPr="009B5FBB">
        <w:rPr>
          <w:rFonts w:ascii="Times New Roman" w:hAnsi="Times New Roman" w:cs="Times New Roman"/>
          <w:sz w:val="24"/>
          <w:szCs w:val="24"/>
        </w:rPr>
        <w:t>the internet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cyber world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 have set the </w:t>
      </w:r>
      <w:r w:rsidR="00970178" w:rsidRPr="009B5FBB">
        <w:rPr>
          <w:rFonts w:ascii="Times New Roman" w:hAnsi="Times New Roman" w:cs="Times New Roman"/>
          <w:sz w:val="24"/>
          <w:szCs w:val="24"/>
        </w:rPr>
        <w:t>stage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 for life in 21 century 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where ease and facility </w:t>
      </w:r>
      <w:r w:rsidR="009B5FBB" w:rsidRPr="009B5FBB">
        <w:rPr>
          <w:rFonts w:ascii="Times New Roman" w:hAnsi="Times New Roman" w:cs="Times New Roman"/>
          <w:sz w:val="24"/>
          <w:szCs w:val="24"/>
        </w:rPr>
        <w:t>are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 the word of mouth, also, 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man is no less than a slave to gadgets </w:t>
      </w:r>
      <w:r w:rsidR="00970178" w:rsidRPr="009B5FBB">
        <w:rPr>
          <w:rFonts w:ascii="Times New Roman" w:hAnsi="Times New Roman" w:cs="Times New Roman"/>
          <w:sz w:val="24"/>
          <w:szCs w:val="24"/>
        </w:rPr>
        <w:t>and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</w:rPr>
        <w:t>technology</w:t>
      </w:r>
      <w:r w:rsidR="006F5080" w:rsidRPr="009B5FBB">
        <w:rPr>
          <w:rFonts w:ascii="Times New Roman" w:hAnsi="Times New Roman" w:cs="Times New Roman"/>
          <w:sz w:val="24"/>
          <w:szCs w:val="24"/>
        </w:rPr>
        <w:t xml:space="preserve"> is the master that behooves choices, preferences,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approach</w:t>
      </w:r>
      <w:r w:rsidR="006F5080" w:rsidRPr="009B5FBB">
        <w:rPr>
          <w:rFonts w:ascii="Times New Roman" w:hAnsi="Times New Roman" w:cs="Times New Roman"/>
          <w:sz w:val="24"/>
          <w:szCs w:val="24"/>
        </w:rPr>
        <w:t>es to the world.</w:t>
      </w:r>
    </w:p>
    <w:p w14:paraId="78DCA415" w14:textId="24EBC4C0" w:rsidR="00690343" w:rsidRPr="009B5FBB" w:rsidRDefault="0069133E" w:rsidP="009B5FB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B5FBB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03E7CF79" w14:textId="4D9BA051" w:rsidR="00690343" w:rsidRPr="009B5FBB" w:rsidRDefault="0069133E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ab/>
      </w:r>
      <w:r w:rsidR="00970178" w:rsidRPr="009B5FBB">
        <w:rPr>
          <w:rFonts w:ascii="Times New Roman" w:hAnsi="Times New Roman" w:cs="Times New Roman"/>
          <w:sz w:val="24"/>
          <w:szCs w:val="24"/>
        </w:rPr>
        <w:t>Cyberspace</w:t>
      </w:r>
      <w:r w:rsidR="00F65624" w:rsidRPr="009B5FBB">
        <w:rPr>
          <w:rFonts w:ascii="Times New Roman" w:hAnsi="Times New Roman" w:cs="Times New Roman"/>
          <w:sz w:val="24"/>
          <w:szCs w:val="24"/>
        </w:rPr>
        <w:t xml:space="preserve"> or 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yberspace world is something that is more tha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 internet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It is an onlin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nvironment in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hich different people tend to affect and </w:t>
      </w:r>
      <w:r w:rsidR="006E667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fluence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E667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ach other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different ways. In th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raction, digital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edia is the major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tributor as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ll as a support system tha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mphasizes</w:t>
      </w:r>
      <w:r w:rsidR="00F6562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is connection. </w:t>
      </w:r>
      <w:r w:rsidRPr="009B5FBB">
        <w:rPr>
          <w:rFonts w:ascii="Times New Roman" w:hAnsi="Times New Roman" w:cs="Times New Roman"/>
          <w:sz w:val="24"/>
          <w:szCs w:val="24"/>
        </w:rPr>
        <w:t xml:space="preserve">A </w:t>
      </w:r>
      <w:r w:rsidR="003C07E9" w:rsidRPr="009B5FBB">
        <w:rPr>
          <w:rFonts w:ascii="Times New Roman" w:hAnsi="Times New Roman" w:cs="Times New Roman"/>
          <w:sz w:val="24"/>
          <w:szCs w:val="24"/>
        </w:rPr>
        <w:t>flashback</w:t>
      </w:r>
      <w:r w:rsidRPr="009B5FBB">
        <w:rPr>
          <w:rFonts w:ascii="Times New Roman" w:hAnsi="Times New Roman" w:cs="Times New Roman"/>
          <w:sz w:val="24"/>
          <w:szCs w:val="24"/>
        </w:rPr>
        <w:t xml:space="preserve"> to past cr</w:t>
      </w:r>
      <w:r w:rsidR="00F1023E" w:rsidRPr="009B5FBB">
        <w:rPr>
          <w:rFonts w:ascii="Times New Roman" w:hAnsi="Times New Roman" w:cs="Times New Roman"/>
          <w:sz w:val="24"/>
          <w:szCs w:val="24"/>
        </w:rPr>
        <w:t>e</w:t>
      </w:r>
      <w:r w:rsidRPr="009B5FBB">
        <w:rPr>
          <w:rFonts w:ascii="Times New Roman" w:hAnsi="Times New Roman" w:cs="Times New Roman"/>
          <w:sz w:val="24"/>
          <w:szCs w:val="24"/>
        </w:rPr>
        <w:t xml:space="preserve">ated a black and grey picture with </w:t>
      </w:r>
      <w:r w:rsidR="003C07E9" w:rsidRPr="009B5FBB">
        <w:rPr>
          <w:rFonts w:ascii="Times New Roman" w:hAnsi="Times New Roman" w:cs="Times New Roman"/>
          <w:sz w:val="24"/>
          <w:szCs w:val="24"/>
        </w:rPr>
        <w:t>life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3C07E9" w:rsidRPr="009B5FBB">
        <w:rPr>
          <w:rFonts w:ascii="Times New Roman" w:hAnsi="Times New Roman" w:cs="Times New Roman"/>
          <w:sz w:val="24"/>
          <w:szCs w:val="24"/>
        </w:rPr>
        <w:t>fading</w:t>
      </w:r>
      <w:r w:rsidRPr="009B5FBB">
        <w:rPr>
          <w:rFonts w:ascii="Times New Roman" w:hAnsi="Times New Roman" w:cs="Times New Roman"/>
          <w:sz w:val="24"/>
          <w:szCs w:val="24"/>
        </w:rPr>
        <w:t xml:space="preserve"> because of </w:t>
      </w:r>
      <w:r w:rsidR="003C07E9" w:rsidRPr="009B5FBB">
        <w:rPr>
          <w:rFonts w:ascii="Times New Roman" w:hAnsi="Times New Roman" w:cs="Times New Roman"/>
          <w:sz w:val="24"/>
          <w:szCs w:val="24"/>
        </w:rPr>
        <w:t>distances</w:t>
      </w:r>
      <w:r w:rsidRPr="009B5FBB">
        <w:rPr>
          <w:rFonts w:ascii="Times New Roman" w:hAnsi="Times New Roman" w:cs="Times New Roman"/>
          <w:sz w:val="24"/>
          <w:szCs w:val="24"/>
        </w:rPr>
        <w:t xml:space="preserve"> and lack of resources </w:t>
      </w:r>
      <w:r w:rsidR="003C07E9" w:rsidRPr="009B5FBB">
        <w:rPr>
          <w:rFonts w:ascii="Times New Roman" w:hAnsi="Times New Roman" w:cs="Times New Roman"/>
          <w:sz w:val="24"/>
          <w:szCs w:val="24"/>
        </w:rPr>
        <w:t>that</w:t>
      </w:r>
      <w:r w:rsidRPr="009B5FBB">
        <w:rPr>
          <w:rFonts w:ascii="Times New Roman" w:hAnsi="Times New Roman" w:cs="Times New Roman"/>
          <w:sz w:val="24"/>
          <w:szCs w:val="24"/>
        </w:rPr>
        <w:t xml:space="preserve"> can connect voices and people who are physically </w:t>
      </w:r>
      <w:r w:rsidR="003C07E9" w:rsidRPr="009B5FBB">
        <w:rPr>
          <w:rFonts w:ascii="Times New Roman" w:hAnsi="Times New Roman" w:cs="Times New Roman"/>
          <w:sz w:val="24"/>
          <w:szCs w:val="24"/>
        </w:rPr>
        <w:t>apart</w:t>
      </w:r>
      <w:r w:rsidRPr="009B5FBB">
        <w:rPr>
          <w:rFonts w:ascii="Times New Roman" w:hAnsi="Times New Roman" w:cs="Times New Roman"/>
          <w:sz w:val="24"/>
          <w:szCs w:val="24"/>
        </w:rPr>
        <w:t xml:space="preserve">. On the same board, is seen as a </w:t>
      </w:r>
      <w:r w:rsidR="003C07E9" w:rsidRPr="009B5FBB">
        <w:rPr>
          <w:rFonts w:ascii="Times New Roman" w:hAnsi="Times New Roman" w:cs="Times New Roman"/>
          <w:sz w:val="24"/>
          <w:szCs w:val="24"/>
        </w:rPr>
        <w:t>world</w:t>
      </w:r>
      <w:r w:rsidRPr="009B5FBB">
        <w:rPr>
          <w:rFonts w:ascii="Times New Roman" w:hAnsi="Times New Roman" w:cs="Times New Roman"/>
          <w:sz w:val="24"/>
          <w:szCs w:val="24"/>
        </w:rPr>
        <w:t xml:space="preserve"> that was all-natural, which ample time to stand and </w:t>
      </w:r>
      <w:r w:rsidRPr="009B5FBB">
        <w:rPr>
          <w:rFonts w:ascii="Times New Roman" w:hAnsi="Times New Roman" w:cs="Times New Roman"/>
          <w:sz w:val="24"/>
          <w:szCs w:val="24"/>
        </w:rPr>
        <w:lastRenderedPageBreak/>
        <w:t xml:space="preserve">stare </w:t>
      </w:r>
      <w:r w:rsidR="00F1023E" w:rsidRPr="009B5FBB">
        <w:rPr>
          <w:rFonts w:ascii="Times New Roman" w:hAnsi="Times New Roman" w:cs="Times New Roman"/>
          <w:sz w:val="24"/>
          <w:szCs w:val="24"/>
        </w:rPr>
        <w:t>with,</w:t>
      </w:r>
      <w:r w:rsidRPr="009B5FBB">
        <w:rPr>
          <w:rFonts w:ascii="Times New Roman" w:hAnsi="Times New Roman" w:cs="Times New Roman"/>
          <w:sz w:val="24"/>
          <w:szCs w:val="24"/>
        </w:rPr>
        <w:t xml:space="preserve"> no rush to be secure of identity and no </w:t>
      </w:r>
      <w:r w:rsidR="003C07E9" w:rsidRPr="009B5FBB">
        <w:rPr>
          <w:rFonts w:ascii="Times New Roman" w:hAnsi="Times New Roman" w:cs="Times New Roman"/>
          <w:sz w:val="24"/>
          <w:szCs w:val="24"/>
        </w:rPr>
        <w:t>hustle</w:t>
      </w:r>
      <w:r w:rsidRPr="009B5FBB">
        <w:rPr>
          <w:rFonts w:ascii="Times New Roman" w:hAnsi="Times New Roman" w:cs="Times New Roman"/>
          <w:sz w:val="24"/>
          <w:szCs w:val="24"/>
        </w:rPr>
        <w:t xml:space="preserve"> to be </w:t>
      </w:r>
      <w:r w:rsidR="000F5FCA" w:rsidRPr="009B5FBB">
        <w:rPr>
          <w:rFonts w:ascii="Times New Roman" w:hAnsi="Times New Roman" w:cs="Times New Roman"/>
          <w:sz w:val="24"/>
          <w:szCs w:val="24"/>
        </w:rPr>
        <w:t>stalked</w:t>
      </w:r>
      <w:r w:rsidR="00FC1980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B26CCD" w:rsidRPr="009B5FBB">
        <w:rPr>
          <w:rFonts w:ascii="Times New Roman" w:hAnsi="Times New Roman" w:cs="Times New Roman"/>
          <w:sz w:val="24"/>
          <w:szCs w:val="24"/>
        </w:rPr>
        <w:t>There is another past when man was more of a homo</w:t>
      </w:r>
      <w:r w:rsidR="000F5FC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B5FBB" w:rsidRPr="009B5FBB">
        <w:rPr>
          <w:rFonts w:ascii="Times New Roman" w:hAnsi="Times New Roman" w:cs="Times New Roman"/>
          <w:sz w:val="24"/>
          <w:szCs w:val="24"/>
        </w:rPr>
        <w:t>sapiens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and less of a robot, someone </w:t>
      </w:r>
      <w:r w:rsidR="000F5FCA" w:rsidRPr="009B5FBB">
        <w:rPr>
          <w:rFonts w:ascii="Times New Roman" w:hAnsi="Times New Roman" w:cs="Times New Roman"/>
          <w:sz w:val="24"/>
          <w:szCs w:val="24"/>
        </w:rPr>
        <w:t>who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has nature </w:t>
      </w:r>
      <w:r w:rsidR="000F5FCA" w:rsidRPr="009B5FBB">
        <w:rPr>
          <w:rFonts w:ascii="Times New Roman" w:hAnsi="Times New Roman" w:cs="Times New Roman"/>
          <w:sz w:val="24"/>
          <w:szCs w:val="24"/>
        </w:rPr>
        <w:t xml:space="preserve">as a 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sole </w:t>
      </w:r>
      <w:r w:rsidR="000F5FCA" w:rsidRPr="009B5FBB">
        <w:rPr>
          <w:rFonts w:ascii="Times New Roman" w:hAnsi="Times New Roman" w:cs="Times New Roman"/>
          <w:sz w:val="24"/>
          <w:szCs w:val="24"/>
        </w:rPr>
        <w:t>source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of all recreation and a </w:t>
      </w:r>
      <w:r w:rsidR="000F5FCA" w:rsidRPr="009B5FBB">
        <w:rPr>
          <w:rFonts w:ascii="Times New Roman" w:hAnsi="Times New Roman" w:cs="Times New Roman"/>
          <w:sz w:val="24"/>
          <w:szCs w:val="24"/>
        </w:rPr>
        <w:t>heel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to all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injuries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. With the passage of time, a transition </w:t>
      </w:r>
      <w:r w:rsidR="00F1023E" w:rsidRPr="009B5FBB">
        <w:rPr>
          <w:rFonts w:ascii="Times New Roman" w:hAnsi="Times New Roman" w:cs="Times New Roman"/>
          <w:sz w:val="24"/>
          <w:szCs w:val="24"/>
        </w:rPr>
        <w:t>is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seen, leading to a world, which is called present, </w:t>
      </w:r>
      <w:r w:rsidR="000F5FCA" w:rsidRPr="009B5FBB">
        <w:rPr>
          <w:rFonts w:ascii="Times New Roman" w:hAnsi="Times New Roman" w:cs="Times New Roman"/>
          <w:sz w:val="24"/>
          <w:szCs w:val="24"/>
        </w:rPr>
        <w:t>knowingly,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it is not a gift for </w:t>
      </w:r>
      <w:r w:rsidR="00970178" w:rsidRPr="009B5FBB">
        <w:rPr>
          <w:rFonts w:ascii="Times New Roman" w:hAnsi="Times New Roman" w:cs="Times New Roman"/>
          <w:sz w:val="24"/>
          <w:szCs w:val="24"/>
        </w:rPr>
        <w:t>many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but disgrace for few. An </w:t>
      </w:r>
      <w:r w:rsidR="000F5FCA" w:rsidRPr="009B5FBB">
        <w:rPr>
          <w:rFonts w:ascii="Times New Roman" w:hAnsi="Times New Roman" w:cs="Times New Roman"/>
          <w:sz w:val="24"/>
          <w:szCs w:val="24"/>
        </w:rPr>
        <w:t>insight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 into the present 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time </w:t>
      </w:r>
      <w:r w:rsidR="000F5FCA" w:rsidRPr="009B5FBB">
        <w:rPr>
          <w:rFonts w:ascii="Times New Roman" w:hAnsi="Times New Roman" w:cs="Times New Roman"/>
          <w:sz w:val="24"/>
          <w:szCs w:val="24"/>
        </w:rPr>
        <w:t>reveal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s that today, man is less of natural but more of </w:t>
      </w:r>
      <w:r w:rsidR="000F5FCA" w:rsidRPr="009B5FBB">
        <w:rPr>
          <w:rFonts w:ascii="Times New Roman" w:hAnsi="Times New Roman" w:cs="Times New Roman"/>
          <w:sz w:val="24"/>
          <w:szCs w:val="24"/>
        </w:rPr>
        <w:t>trends</w:t>
      </w:r>
      <w:r w:rsidR="00B26CCD" w:rsidRPr="009B5FBB">
        <w:rPr>
          <w:rFonts w:ascii="Times New Roman" w:hAnsi="Times New Roman" w:cs="Times New Roman"/>
          <w:sz w:val="24"/>
          <w:szCs w:val="24"/>
        </w:rPr>
        <w:t xml:space="preserve">, memes, breaking news, and the underlying approach to compose the whole world into a hand-held gadget. </w:t>
      </w:r>
      <w:r w:rsidR="0071279E" w:rsidRPr="009B5FBB">
        <w:rPr>
          <w:rFonts w:ascii="Times New Roman" w:hAnsi="Times New Roman" w:cs="Times New Roman"/>
          <w:sz w:val="24"/>
          <w:szCs w:val="24"/>
        </w:rPr>
        <w:t xml:space="preserve">The two worlds are the precursor of </w:t>
      </w:r>
      <w:r w:rsidR="00931D47" w:rsidRPr="009B5FBB">
        <w:rPr>
          <w:rFonts w:ascii="Times New Roman" w:hAnsi="Times New Roman" w:cs="Times New Roman"/>
          <w:sz w:val="24"/>
          <w:szCs w:val="24"/>
        </w:rPr>
        <w:t xml:space="preserve">a new world which is called, “cyberspace world”, where </w:t>
      </w:r>
      <w:r w:rsidR="000F5FCA" w:rsidRPr="009B5FBB">
        <w:rPr>
          <w:rFonts w:ascii="Times New Roman" w:hAnsi="Times New Roman" w:cs="Times New Roman"/>
          <w:sz w:val="24"/>
          <w:szCs w:val="24"/>
        </w:rPr>
        <w:t>knowledge is</w:t>
      </w:r>
      <w:r w:rsidR="00931D47" w:rsidRPr="009B5FBB">
        <w:rPr>
          <w:rFonts w:ascii="Times New Roman" w:hAnsi="Times New Roman" w:cs="Times New Roman"/>
          <w:sz w:val="24"/>
          <w:szCs w:val="24"/>
        </w:rPr>
        <w:t xml:space="preserve"> the </w:t>
      </w:r>
      <w:r w:rsidR="009B5FBB" w:rsidRPr="009B5FBB">
        <w:rPr>
          <w:rFonts w:ascii="Times New Roman" w:hAnsi="Times New Roman" w:cs="Times New Roman"/>
          <w:sz w:val="24"/>
          <w:szCs w:val="24"/>
        </w:rPr>
        <w:t>understanding of</w:t>
      </w:r>
      <w:r w:rsidR="00931D47" w:rsidRPr="009B5FBB">
        <w:rPr>
          <w:rFonts w:ascii="Times New Roman" w:hAnsi="Times New Roman" w:cs="Times New Roman"/>
          <w:sz w:val="24"/>
          <w:szCs w:val="24"/>
        </w:rPr>
        <w:t xml:space="preserve"> gadgets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identity</w:t>
      </w:r>
      <w:r w:rsidR="00931D47" w:rsidRPr="009B5FBB">
        <w:rPr>
          <w:rFonts w:ascii="Times New Roman" w:hAnsi="Times New Roman" w:cs="Times New Roman"/>
          <w:sz w:val="24"/>
          <w:szCs w:val="24"/>
        </w:rPr>
        <w:t xml:space="preserve"> is the </w:t>
      </w:r>
      <w:r w:rsidR="00970178" w:rsidRPr="009B5FBB">
        <w:rPr>
          <w:rFonts w:ascii="Times New Roman" w:hAnsi="Times New Roman" w:cs="Times New Roman"/>
          <w:sz w:val="24"/>
          <w:szCs w:val="24"/>
        </w:rPr>
        <w:t>measure</w:t>
      </w:r>
      <w:r w:rsidR="00931D47" w:rsidRPr="009B5FBB">
        <w:rPr>
          <w:rFonts w:ascii="Times New Roman" w:hAnsi="Times New Roman" w:cs="Times New Roman"/>
          <w:sz w:val="24"/>
          <w:szCs w:val="24"/>
        </w:rPr>
        <w:t xml:space="preserve"> of approach and the number of </w:t>
      </w:r>
      <w:r w:rsidR="00970178" w:rsidRPr="009B5FBB">
        <w:rPr>
          <w:rFonts w:ascii="Times New Roman" w:hAnsi="Times New Roman" w:cs="Times New Roman"/>
          <w:sz w:val="24"/>
          <w:szCs w:val="24"/>
        </w:rPr>
        <w:t>people</w:t>
      </w:r>
      <w:r w:rsidR="00931D47" w:rsidRPr="009B5FBB">
        <w:rPr>
          <w:rFonts w:ascii="Times New Roman" w:hAnsi="Times New Roman" w:cs="Times New Roman"/>
          <w:sz w:val="24"/>
          <w:szCs w:val="24"/>
        </w:rPr>
        <w:t xml:space="preserve"> who love to follow. 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 This bitter and </w:t>
      </w:r>
      <w:r w:rsidR="000F5FCA" w:rsidRPr="009B5FBB">
        <w:rPr>
          <w:rFonts w:ascii="Times New Roman" w:hAnsi="Times New Roman" w:cs="Times New Roman"/>
          <w:sz w:val="24"/>
          <w:szCs w:val="24"/>
        </w:rPr>
        <w:t>sweet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 picture asserts that the cyberspace </w:t>
      </w:r>
      <w:r w:rsidR="000F5FCA" w:rsidRPr="009B5FBB">
        <w:rPr>
          <w:rFonts w:ascii="Times New Roman" w:hAnsi="Times New Roman" w:cs="Times New Roman"/>
          <w:sz w:val="24"/>
          <w:szCs w:val="24"/>
        </w:rPr>
        <w:t>world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 has </w:t>
      </w:r>
      <w:r w:rsidR="000F5FCA" w:rsidRPr="009B5FBB">
        <w:rPr>
          <w:rFonts w:ascii="Times New Roman" w:hAnsi="Times New Roman" w:cs="Times New Roman"/>
          <w:sz w:val="24"/>
          <w:szCs w:val="24"/>
        </w:rPr>
        <w:t>affected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 lives, not </w:t>
      </w:r>
      <w:r w:rsidR="000F5FCA" w:rsidRPr="009B5FBB">
        <w:rPr>
          <w:rFonts w:ascii="Times New Roman" w:hAnsi="Times New Roman" w:cs="Times New Roman"/>
          <w:sz w:val="24"/>
          <w:szCs w:val="24"/>
        </w:rPr>
        <w:t>only lives but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generations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 and futures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 in different ways</w:t>
      </w:r>
      <w:r w:rsidR="00376F4B" w:rsidRPr="009B5FB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C38C2A" w14:textId="5F483820" w:rsidR="009825C3" w:rsidRPr="009B5FBB" w:rsidRDefault="0069133E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ab/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Prasad &amp; Rohokale (2020), </w:t>
      </w:r>
      <w:r w:rsidRPr="009B5FBB">
        <w:rPr>
          <w:rFonts w:ascii="Times New Roman" w:hAnsi="Times New Roman" w:cs="Times New Roman"/>
          <w:sz w:val="24"/>
          <w:szCs w:val="24"/>
        </w:rPr>
        <w:t xml:space="preserve">asserted that 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space</w:t>
      </w:r>
      <w:r w:rsidRPr="009B5FBB">
        <w:rPr>
          <w:rFonts w:ascii="Times New Roman" w:hAnsi="Times New Roman" w:cs="Times New Roman"/>
          <w:sz w:val="24"/>
          <w:szCs w:val="24"/>
        </w:rPr>
        <w:t xml:space="preserve"> is more </w:t>
      </w:r>
      <w:r w:rsidR="000F5FCA" w:rsidRPr="009B5FBB">
        <w:rPr>
          <w:rFonts w:ascii="Times New Roman" w:hAnsi="Times New Roman" w:cs="Times New Roman"/>
          <w:sz w:val="24"/>
          <w:szCs w:val="24"/>
        </w:rPr>
        <w:t>like a bridge</w:t>
      </w:r>
      <w:r w:rsidRPr="009B5FBB">
        <w:rPr>
          <w:rFonts w:ascii="Times New Roman" w:hAnsi="Times New Roman" w:cs="Times New Roman"/>
          <w:sz w:val="24"/>
          <w:szCs w:val="24"/>
        </w:rPr>
        <w:t xml:space="preserve"> that has </w:t>
      </w:r>
      <w:r w:rsidR="000F5FCA" w:rsidRPr="009B5FBB">
        <w:rPr>
          <w:rFonts w:ascii="Times New Roman" w:hAnsi="Times New Roman" w:cs="Times New Roman"/>
          <w:sz w:val="24"/>
          <w:szCs w:val="24"/>
        </w:rPr>
        <w:t>transformed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and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enhanced</w:t>
      </w:r>
      <w:r w:rsidRPr="009B5FBB">
        <w:rPr>
          <w:rFonts w:ascii="Times New Roman" w:hAnsi="Times New Roman" w:cs="Times New Roman"/>
          <w:sz w:val="24"/>
          <w:szCs w:val="24"/>
        </w:rPr>
        <w:t xml:space="preserve">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aspects</w:t>
      </w:r>
      <w:r w:rsidRPr="009B5FBB">
        <w:rPr>
          <w:rFonts w:ascii="Times New Roman" w:hAnsi="Times New Roman" w:cs="Times New Roman"/>
          <w:sz w:val="24"/>
          <w:szCs w:val="24"/>
        </w:rPr>
        <w:t xml:space="preserve"> of </w:t>
      </w:r>
      <w:r w:rsidR="000F5FCA" w:rsidRPr="009B5FBB">
        <w:rPr>
          <w:rFonts w:ascii="Times New Roman" w:hAnsi="Times New Roman" w:cs="Times New Roman"/>
          <w:sz w:val="24"/>
          <w:szCs w:val="24"/>
        </w:rPr>
        <w:t>contemporary</w:t>
      </w:r>
      <w:r w:rsidRPr="009B5FBB">
        <w:rPr>
          <w:rFonts w:ascii="Times New Roman" w:hAnsi="Times New Roman" w:cs="Times New Roman"/>
          <w:sz w:val="24"/>
          <w:szCs w:val="24"/>
        </w:rPr>
        <w:t xml:space="preserve"> society and the world. </w:t>
      </w:r>
      <w:r w:rsidR="000F7DDE" w:rsidRPr="009B5FBB">
        <w:rPr>
          <w:rFonts w:ascii="Times New Roman" w:hAnsi="Times New Roman" w:cs="Times New Roman"/>
          <w:sz w:val="24"/>
          <w:szCs w:val="24"/>
        </w:rPr>
        <w:t xml:space="preserve">Cyberspace world is more like a mainstream </w:t>
      </w:r>
      <w:r w:rsidR="0007759D" w:rsidRPr="009B5FBB">
        <w:rPr>
          <w:rFonts w:ascii="Times New Roman" w:hAnsi="Times New Roman" w:cs="Times New Roman"/>
          <w:sz w:val="24"/>
          <w:szCs w:val="24"/>
        </w:rPr>
        <w:t xml:space="preserve">media because it has </w:t>
      </w:r>
      <w:r w:rsidR="003C72B9" w:rsidRPr="009B5FBB">
        <w:rPr>
          <w:rFonts w:ascii="Times New Roman" w:hAnsi="Times New Roman" w:cs="Times New Roman"/>
          <w:sz w:val="24"/>
          <w:szCs w:val="24"/>
        </w:rPr>
        <w:t xml:space="preserve">interfered with all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dimension</w:t>
      </w:r>
      <w:r w:rsidR="003C72B9" w:rsidRPr="009B5FBB">
        <w:rPr>
          <w:rFonts w:ascii="Times New Roman" w:hAnsi="Times New Roman" w:cs="Times New Roman"/>
          <w:sz w:val="24"/>
          <w:szCs w:val="24"/>
        </w:rPr>
        <w:t xml:space="preserve">s of life such as communication, politics, say making, </w:t>
      </w:r>
      <w:r w:rsidR="000F5FCA" w:rsidRPr="009B5FBB">
        <w:rPr>
          <w:rFonts w:ascii="Times New Roman" w:hAnsi="Times New Roman" w:cs="Times New Roman"/>
          <w:sz w:val="24"/>
          <w:szCs w:val="24"/>
        </w:rPr>
        <w:t>launching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 and </w:t>
      </w:r>
      <w:r w:rsidR="003C72B9" w:rsidRPr="009B5FBB">
        <w:rPr>
          <w:rFonts w:ascii="Times New Roman" w:hAnsi="Times New Roman" w:cs="Times New Roman"/>
          <w:sz w:val="24"/>
          <w:szCs w:val="24"/>
        </w:rPr>
        <w:t xml:space="preserve"> even making </w:t>
      </w:r>
      <w:r w:rsidR="000F5FCA" w:rsidRPr="009B5FBB">
        <w:rPr>
          <w:rFonts w:ascii="Times New Roman" w:hAnsi="Times New Roman" w:cs="Times New Roman"/>
          <w:sz w:val="24"/>
          <w:szCs w:val="24"/>
        </w:rPr>
        <w:t>relationships</w:t>
      </w:r>
      <w:r w:rsidR="009339B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1x4nZII","properties":{"formattedCitation":"(Prasad &amp; Rohokale, 2020)","plainCitation":"(Prasad &amp; Rohokale, 2020)","noteIndex":0},"citationItems":[{"id":685,"uris":["http://zotero.org/users/local/6bWeQAmN/items/DEJIFL9B"],"uri":["http://zotero.org/users/local/6bWeQAmN/items/DEJIFL9B"],"itemData":{"id":685,"type":"chapter","container-title":"Cyber Security: The Lifeline of Information and Communication Technology","page":"187–202","publisher":"Springer","source":"Google Scholar","title":"Social Networking Sites","author":[{"family":"Prasad","given":"Ramjee"},{"family":"Rohokale","given":"Vandan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Prasad &amp; Rohokale, 2020)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end"/>
      </w:r>
      <w:r w:rsidR="003C72B9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3071A0" w:rsidRPr="009B5FBB">
        <w:rPr>
          <w:rFonts w:ascii="Times New Roman" w:hAnsi="Times New Roman" w:cs="Times New Roman"/>
          <w:sz w:val="24"/>
          <w:szCs w:val="24"/>
        </w:rPr>
        <w:t xml:space="preserve">He </w:t>
      </w:r>
      <w:r w:rsidR="000F5FCA" w:rsidRPr="009B5FBB">
        <w:rPr>
          <w:rFonts w:ascii="Times New Roman" w:hAnsi="Times New Roman" w:cs="Times New Roman"/>
          <w:sz w:val="24"/>
          <w:szCs w:val="24"/>
        </w:rPr>
        <w:t>considered</w:t>
      </w:r>
      <w:r w:rsidR="003071A0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3071A0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yberspace world as a positive addition to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uman</w:t>
      </w:r>
      <w:r w:rsidR="003071A0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fe because it is deep-rooted in all the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epartments</w:t>
      </w:r>
      <w:r w:rsidR="003071A0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life, w</w:t>
      </w:r>
      <w:r w:rsidR="00F102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th</w:t>
      </w:r>
      <w:r w:rsidR="003071A0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qual reformation to each. He asserted that the cyberspace world has reduced the number of effort required by a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n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JZr3MXUV","properties":{"formattedCitation":"(Prasad &amp; Rohokale, 2020)","plainCitation":"(Prasad &amp; Rohokale, 2020)","noteIndex":0},"citationItems":[{"id":685,"uris":["http://zotero.org/users/local/6bWeQAmN/items/DEJIFL9B"],"uri":["http://zotero.org/users/local/6bWeQAmN/items/DEJIFL9B"],"itemData":{"id":685,"type":"chapter","container-title":"Cyber Security: The Lifeline of Information and Communication Technology","page":"187–202","publisher":"Springer","source":"Google Scholar","title":"Social Networking Sites","author":[{"family":"Prasad","given":"Ramjee"},{"family":"Rohokale","given":"Vandan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Prasad &amp; Rohokale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3071A0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0F5FCA" w:rsidRPr="009B5FBB">
        <w:rPr>
          <w:rFonts w:ascii="Times New Roman" w:hAnsi="Times New Roman" w:cs="Times New Roman"/>
          <w:sz w:val="24"/>
          <w:szCs w:val="24"/>
        </w:rPr>
        <w:t>However</w:t>
      </w:r>
      <w:r w:rsidR="00B67534"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0F5FCA" w:rsidRPr="009B5FBB">
        <w:rPr>
          <w:rFonts w:ascii="Times New Roman" w:hAnsi="Times New Roman" w:cs="Times New Roman"/>
          <w:sz w:val="24"/>
          <w:szCs w:val="24"/>
        </w:rPr>
        <w:t>the point</w:t>
      </w:r>
      <w:r w:rsidR="00B67534" w:rsidRPr="009B5FBB">
        <w:rPr>
          <w:rFonts w:ascii="Times New Roman" w:hAnsi="Times New Roman" w:cs="Times New Roman"/>
          <w:sz w:val="24"/>
          <w:szCs w:val="24"/>
        </w:rPr>
        <w:t xml:space="preserve"> of interest is, cyberspace has both positive and negative </w:t>
      </w:r>
      <w:r w:rsidR="000F5FCA" w:rsidRPr="009B5FBB">
        <w:rPr>
          <w:rFonts w:ascii="Times New Roman" w:hAnsi="Times New Roman" w:cs="Times New Roman"/>
          <w:sz w:val="24"/>
          <w:szCs w:val="24"/>
        </w:rPr>
        <w:t>aspects</w:t>
      </w:r>
      <w:r w:rsidR="00B67534" w:rsidRPr="009B5FBB">
        <w:rPr>
          <w:rFonts w:ascii="Times New Roman" w:hAnsi="Times New Roman" w:cs="Times New Roman"/>
          <w:sz w:val="24"/>
          <w:szCs w:val="24"/>
        </w:rPr>
        <w:t xml:space="preserve"> to </w:t>
      </w:r>
      <w:r w:rsidR="000F5FCA" w:rsidRPr="009B5FBB">
        <w:rPr>
          <w:rFonts w:ascii="Times New Roman" w:hAnsi="Times New Roman" w:cs="Times New Roman"/>
          <w:sz w:val="24"/>
          <w:szCs w:val="24"/>
        </w:rPr>
        <w:t>consider</w:t>
      </w:r>
      <w:r w:rsidR="00B67534" w:rsidRPr="009B5FBB">
        <w:rPr>
          <w:rFonts w:ascii="Times New Roman" w:hAnsi="Times New Roman" w:cs="Times New Roman"/>
          <w:sz w:val="24"/>
          <w:szCs w:val="24"/>
        </w:rPr>
        <w:t xml:space="preserve">, as both are dominant. </w:t>
      </w:r>
      <w:r w:rsidR="00F242E3" w:rsidRPr="009B5FBB">
        <w:rPr>
          <w:rFonts w:ascii="Times New Roman" w:hAnsi="Times New Roman" w:cs="Times New Roman"/>
          <w:sz w:val="24"/>
          <w:szCs w:val="24"/>
        </w:rPr>
        <w:t>In addition,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 Zhong </w:t>
      </w:r>
      <w:r w:rsidR="009B5FBB" w:rsidRPr="009B5FBB">
        <w:rPr>
          <w:rFonts w:ascii="Times New Roman" w:hAnsi="Times New Roman" w:cs="Times New Roman"/>
          <w:sz w:val="24"/>
          <w:szCs w:val="24"/>
        </w:rPr>
        <w:t>(2019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), </w:t>
      </w:r>
      <w:r w:rsidR="00F242E3" w:rsidRPr="009B5FBB">
        <w:rPr>
          <w:rFonts w:ascii="Times New Roman" w:hAnsi="Times New Roman" w:cs="Times New Roman"/>
          <w:sz w:val="24"/>
          <w:szCs w:val="24"/>
        </w:rPr>
        <w:t xml:space="preserve">highlighted that cyberspace world has its </w:t>
      </w:r>
      <w:r w:rsidR="000F5FCA" w:rsidRPr="009B5FBB">
        <w:rPr>
          <w:rFonts w:ascii="Times New Roman" w:hAnsi="Times New Roman" w:cs="Times New Roman"/>
          <w:sz w:val="24"/>
          <w:szCs w:val="24"/>
        </w:rPr>
        <w:t>essence deep</w:t>
      </w:r>
      <w:r w:rsidR="00F242E3" w:rsidRPr="009B5FBB">
        <w:rPr>
          <w:rFonts w:ascii="Times New Roman" w:hAnsi="Times New Roman" w:cs="Times New Roman"/>
          <w:sz w:val="24"/>
          <w:szCs w:val="24"/>
        </w:rPr>
        <w:t xml:space="preserve">-rooted in different </w:t>
      </w:r>
      <w:r w:rsidR="00970178" w:rsidRPr="009B5FBB">
        <w:rPr>
          <w:rFonts w:ascii="Times New Roman" w:hAnsi="Times New Roman" w:cs="Times New Roman"/>
          <w:sz w:val="24"/>
          <w:szCs w:val="24"/>
        </w:rPr>
        <w:t>departments</w:t>
      </w:r>
      <w:r w:rsidR="00F242E3" w:rsidRPr="009B5FBB">
        <w:rPr>
          <w:rFonts w:ascii="Times New Roman" w:hAnsi="Times New Roman" w:cs="Times New Roman"/>
          <w:sz w:val="24"/>
          <w:szCs w:val="24"/>
        </w:rPr>
        <w:t xml:space="preserve"> of </w:t>
      </w:r>
      <w:r w:rsidR="00970178" w:rsidRPr="009B5FBB">
        <w:rPr>
          <w:rFonts w:ascii="Times New Roman" w:hAnsi="Times New Roman" w:cs="Times New Roman"/>
          <w:sz w:val="24"/>
          <w:szCs w:val="24"/>
        </w:rPr>
        <w:t>life</w:t>
      </w:r>
      <w:r w:rsidR="00F242E3" w:rsidRPr="009B5FBB">
        <w:rPr>
          <w:rFonts w:ascii="Times New Roman" w:hAnsi="Times New Roman" w:cs="Times New Roman"/>
          <w:sz w:val="24"/>
          <w:szCs w:val="24"/>
        </w:rPr>
        <w:t xml:space="preserve"> such as social practices, political </w:t>
      </w:r>
      <w:r w:rsidR="00970178" w:rsidRPr="009B5FBB">
        <w:rPr>
          <w:rFonts w:ascii="Times New Roman" w:hAnsi="Times New Roman" w:cs="Times New Roman"/>
          <w:sz w:val="24"/>
          <w:szCs w:val="24"/>
        </w:rPr>
        <w:t>practices</w:t>
      </w:r>
      <w:r w:rsidR="00F242E3" w:rsidRPr="009B5FBB">
        <w:rPr>
          <w:rFonts w:ascii="Times New Roman" w:hAnsi="Times New Roman" w:cs="Times New Roman"/>
          <w:sz w:val="24"/>
          <w:szCs w:val="24"/>
        </w:rPr>
        <w:t xml:space="preserve">, and </w:t>
      </w:r>
      <w:r w:rsidR="00970178" w:rsidRPr="009B5FBB">
        <w:rPr>
          <w:rFonts w:ascii="Times New Roman" w:hAnsi="Times New Roman" w:cs="Times New Roman"/>
          <w:sz w:val="24"/>
          <w:szCs w:val="24"/>
        </w:rPr>
        <w:t>communication</w:t>
      </w:r>
      <w:r w:rsidR="00F242E3" w:rsidRPr="009B5FBB">
        <w:rPr>
          <w:rFonts w:ascii="Times New Roman" w:hAnsi="Times New Roman" w:cs="Times New Roman"/>
          <w:sz w:val="24"/>
          <w:szCs w:val="24"/>
        </w:rPr>
        <w:t xml:space="preserve"> practices. </w:t>
      </w:r>
      <w:r w:rsidR="00350CCC" w:rsidRPr="009B5FBB">
        <w:rPr>
          <w:rFonts w:ascii="Times New Roman" w:hAnsi="Times New Roman" w:cs="Times New Roman"/>
          <w:sz w:val="24"/>
          <w:szCs w:val="24"/>
        </w:rPr>
        <w:t xml:space="preserve">One of the accurate contributions by </w:t>
      </w:r>
      <w:r w:rsidR="00F1023E" w:rsidRPr="009B5FBB">
        <w:rPr>
          <w:rFonts w:ascii="Times New Roman" w:hAnsi="Times New Roman" w:cs="Times New Roman"/>
          <w:sz w:val="24"/>
          <w:szCs w:val="24"/>
        </w:rPr>
        <w:t>Zhong (2019)</w:t>
      </w:r>
      <w:r w:rsidR="00350CCC" w:rsidRPr="009B5FBB">
        <w:rPr>
          <w:rFonts w:ascii="Times New Roman" w:hAnsi="Times New Roman" w:cs="Times New Roman"/>
          <w:sz w:val="24"/>
          <w:szCs w:val="24"/>
        </w:rPr>
        <w:t xml:space="preserve"> can be traced </w:t>
      </w:r>
      <w:r w:rsidR="000F5FCA" w:rsidRPr="009B5FBB">
        <w:rPr>
          <w:rFonts w:ascii="Times New Roman" w:hAnsi="Times New Roman" w:cs="Times New Roman"/>
          <w:sz w:val="24"/>
          <w:szCs w:val="24"/>
        </w:rPr>
        <w:t>from</w:t>
      </w:r>
      <w:r w:rsidR="00350CCC" w:rsidRPr="009B5FBB">
        <w:rPr>
          <w:rFonts w:ascii="Times New Roman" w:hAnsi="Times New Roman" w:cs="Times New Roman"/>
          <w:sz w:val="24"/>
          <w:szCs w:val="24"/>
        </w:rPr>
        <w:t xml:space="preserve"> the fact, “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world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space is a central code in all the moments of major technological change</w:t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institutions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0F5FCA" w:rsidRPr="009B5FBB">
        <w:rPr>
          <w:rFonts w:ascii="Times New Roman" w:hAnsi="Times New Roman" w:cs="Times New Roman"/>
          <w:sz w:val="24"/>
          <w:szCs w:val="24"/>
        </w:rPr>
        <w:t>people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, and companies can feel </w:t>
      </w:r>
      <w:r w:rsidR="000F5FCA" w:rsidRPr="009B5FBB">
        <w:rPr>
          <w:rFonts w:ascii="Times New Roman" w:hAnsi="Times New Roman" w:cs="Times New Roman"/>
          <w:sz w:val="24"/>
          <w:szCs w:val="24"/>
        </w:rPr>
        <w:t>an in-depth change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and these </w:t>
      </w:r>
      <w:r w:rsidR="0022539E" w:rsidRPr="009B5FBB">
        <w:rPr>
          <w:rFonts w:ascii="Times New Roman" w:hAnsi="Times New Roman" w:cs="Times New Roman"/>
          <w:sz w:val="24"/>
          <w:szCs w:val="24"/>
        </w:rPr>
        <w:lastRenderedPageBreak/>
        <w:t xml:space="preserve">changes are overwhelmed by the lord, (internet) in </w:t>
      </w:r>
      <w:r w:rsidR="000F5FCA" w:rsidRPr="009B5FBB">
        <w:rPr>
          <w:rFonts w:ascii="Times New Roman" w:hAnsi="Times New Roman" w:cs="Times New Roman"/>
          <w:sz w:val="24"/>
          <w:szCs w:val="24"/>
        </w:rPr>
        <w:t>both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dimension, either out of </w:t>
      </w:r>
      <w:r w:rsidR="000F5FCA" w:rsidRPr="009B5FBB">
        <w:rPr>
          <w:rFonts w:ascii="Times New Roman" w:hAnsi="Times New Roman" w:cs="Times New Roman"/>
          <w:sz w:val="24"/>
          <w:szCs w:val="24"/>
        </w:rPr>
        <w:t>sheer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ignorance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or being </w:t>
      </w:r>
      <w:r w:rsidR="000F5FCA" w:rsidRPr="009B5FBB">
        <w:rPr>
          <w:rFonts w:ascii="Times New Roman" w:hAnsi="Times New Roman" w:cs="Times New Roman"/>
          <w:sz w:val="24"/>
          <w:szCs w:val="24"/>
        </w:rPr>
        <w:t>obsessed</w:t>
      </w:r>
      <w:r w:rsidR="0022539E" w:rsidRPr="009B5FBB">
        <w:rPr>
          <w:rFonts w:ascii="Times New Roman" w:hAnsi="Times New Roman" w:cs="Times New Roman"/>
          <w:sz w:val="24"/>
          <w:szCs w:val="24"/>
        </w:rPr>
        <w:t xml:space="preserve"> with its effects.</w:t>
      </w:r>
      <w:r w:rsidR="007F01DC" w:rsidRPr="009B5FBB">
        <w:rPr>
          <w:rFonts w:ascii="Times New Roman" w:hAnsi="Times New Roman" w:cs="Times New Roman"/>
          <w:sz w:val="24"/>
          <w:szCs w:val="24"/>
        </w:rPr>
        <w:t>”</w:t>
      </w:r>
      <w:r w:rsidR="009339B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D35D5F" w:rsidRPr="00D35D5F">
        <w:rPr>
          <w:rFonts w:ascii="Times New Roman" w:hAnsi="Times New Roman" w:cs="Times New Roman"/>
          <w:sz w:val="24"/>
          <w:szCs w:val="24"/>
        </w:rPr>
        <w:t>(Zhong et al., 2019).</w:t>
      </w:r>
    </w:p>
    <w:p w14:paraId="1EE46808" w14:textId="7A2B17B7" w:rsidR="008E7043" w:rsidRPr="009B5FBB" w:rsidRDefault="00F1023E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McLean (2020) </w:t>
      </w:r>
      <w:r w:rsidR="000F5FCA" w:rsidRPr="009B5FBB">
        <w:rPr>
          <w:rFonts w:ascii="Times New Roman" w:hAnsi="Times New Roman" w:cs="Times New Roman"/>
          <w:sz w:val="24"/>
          <w:szCs w:val="24"/>
        </w:rPr>
        <w:t>found that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space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world </w:t>
      </w:r>
      <w:r w:rsidR="000F5FCA" w:rsidRPr="009B5FBB">
        <w:rPr>
          <w:rFonts w:ascii="Times New Roman" w:hAnsi="Times New Roman" w:cs="Times New Roman"/>
          <w:sz w:val="24"/>
          <w:szCs w:val="24"/>
        </w:rPr>
        <w:t>has aggravated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a distorted </w:t>
      </w:r>
      <w:r w:rsidR="000F5FCA" w:rsidRPr="009B5FBB">
        <w:rPr>
          <w:rFonts w:ascii="Times New Roman" w:hAnsi="Times New Roman" w:cs="Times New Roman"/>
          <w:sz w:val="24"/>
          <w:szCs w:val="24"/>
        </w:rPr>
        <w:t>perception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of the world b</w:t>
      </w:r>
      <w:r w:rsidRPr="009B5FBB">
        <w:rPr>
          <w:rFonts w:ascii="Times New Roman" w:hAnsi="Times New Roman" w:cs="Times New Roman"/>
          <w:sz w:val="24"/>
          <w:szCs w:val="24"/>
        </w:rPr>
        <w:t>y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dwelling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into some </w:t>
      </w:r>
      <w:r w:rsidR="000F5FCA" w:rsidRPr="009B5FBB">
        <w:rPr>
          <w:rFonts w:ascii="Times New Roman" w:hAnsi="Times New Roman" w:cs="Times New Roman"/>
          <w:sz w:val="24"/>
          <w:szCs w:val="24"/>
        </w:rPr>
        <w:t>reports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that assert</w:t>
      </w:r>
      <w:r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today,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internet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is the root of all </w:t>
      </w:r>
      <w:r w:rsidR="000F5FCA" w:rsidRPr="009B5FBB">
        <w:rPr>
          <w:rFonts w:ascii="Times New Roman" w:hAnsi="Times New Roman" w:cs="Times New Roman"/>
          <w:sz w:val="24"/>
          <w:szCs w:val="24"/>
        </w:rPr>
        <w:t>destructions</w:t>
      </w:r>
      <w:r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D35D5F">
        <w:rPr>
          <w:rFonts w:ascii="Times New Roman" w:hAnsi="Times New Roman" w:cs="Times New Roman"/>
          <w:sz w:val="24"/>
          <w:szCs w:val="24"/>
        </w:rPr>
        <w:t>I</w:t>
      </w:r>
      <w:bookmarkStart w:id="0" w:name="_GoBack"/>
      <w:bookmarkEnd w:id="0"/>
      <w:r w:rsidR="0069133E" w:rsidRPr="009B5FBB">
        <w:rPr>
          <w:rFonts w:ascii="Times New Roman" w:hAnsi="Times New Roman" w:cs="Times New Roman"/>
          <w:sz w:val="24"/>
          <w:szCs w:val="24"/>
        </w:rPr>
        <w:t xml:space="preserve">t has faded the picture </w:t>
      </w:r>
      <w:r w:rsidR="000F5FCA" w:rsidRPr="009B5FBB">
        <w:rPr>
          <w:rFonts w:ascii="Times New Roman" w:hAnsi="Times New Roman" w:cs="Times New Roman"/>
          <w:sz w:val="24"/>
          <w:szCs w:val="24"/>
        </w:rPr>
        <w:t>of a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happy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human life to a black portrait of disgrace in which </w:t>
      </w:r>
      <w:r w:rsidR="000F5FCA" w:rsidRPr="009B5FBB">
        <w:rPr>
          <w:rFonts w:ascii="Times New Roman" w:hAnsi="Times New Roman" w:cs="Times New Roman"/>
          <w:sz w:val="24"/>
          <w:szCs w:val="24"/>
        </w:rPr>
        <w:t>every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human being is in any way addict. </w:t>
      </w:r>
      <w:r w:rsidR="00344EF7" w:rsidRPr="009B5FBB">
        <w:rPr>
          <w:rFonts w:ascii="Times New Roman" w:hAnsi="Times New Roman" w:cs="Times New Roman"/>
          <w:sz w:val="24"/>
          <w:szCs w:val="24"/>
        </w:rPr>
        <w:t xml:space="preserve">He thinks that </w:t>
      </w:r>
      <w:r w:rsidR="00344EF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cyberspace world is more like a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ison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has not captured the physical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odies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ut the minds of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very human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ing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ile interfering in all the related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epartments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uch as education and politic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Pr="009B5FBB">
        <w:rPr>
          <w:rFonts w:ascii="Times New Roman" w:hAnsi="Times New Roman" w:cs="Times New Roman"/>
          <w:sz w:val="24"/>
          <w:szCs w:val="24"/>
        </w:rPr>
        <w:t>McLean, 2020)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He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sserted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cyberspace world is a mind game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nforc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feeds the mind of its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users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hatever it wants, such as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reedom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communicate, freedom to live and then freedom to all types of action, reducing the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ignificance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="000F5FC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ensorship</w:t>
      </w:r>
      <w:r w:rsidR="00D8078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9B5FBB">
        <w:rPr>
          <w:rFonts w:ascii="Times New Roman" w:hAnsi="Times New Roman" w:cs="Times New Roman"/>
          <w:sz w:val="24"/>
          <w:szCs w:val="24"/>
        </w:rPr>
        <w:t xml:space="preserve">However, Veerasamy (2020), 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asserts that all the human beings are a </w:t>
      </w:r>
      <w:r w:rsidR="000F5FCA" w:rsidRPr="009B5FBB">
        <w:rPr>
          <w:rFonts w:ascii="Times New Roman" w:hAnsi="Times New Roman" w:cs="Times New Roman"/>
          <w:sz w:val="24"/>
          <w:szCs w:val="24"/>
        </w:rPr>
        <w:t>victim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to this </w:t>
      </w:r>
      <w:r w:rsidR="000F5FCA" w:rsidRPr="009B5FBB">
        <w:rPr>
          <w:rFonts w:ascii="Times New Roman" w:hAnsi="Times New Roman" w:cs="Times New Roman"/>
          <w:sz w:val="24"/>
          <w:szCs w:val="24"/>
        </w:rPr>
        <w:t>plague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, that is extracting all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knowledge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, intellectual and </w:t>
      </w:r>
      <w:r w:rsidR="000F5FCA" w:rsidRPr="009B5FBB">
        <w:rPr>
          <w:rFonts w:ascii="Times New Roman" w:hAnsi="Times New Roman" w:cs="Times New Roman"/>
          <w:sz w:val="24"/>
          <w:szCs w:val="24"/>
        </w:rPr>
        <w:t>competencies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by making human a slave to </w:t>
      </w:r>
      <w:r w:rsidR="000F5FCA" w:rsidRPr="009B5FBB">
        <w:rPr>
          <w:rFonts w:ascii="Times New Roman" w:hAnsi="Times New Roman" w:cs="Times New Roman"/>
          <w:sz w:val="24"/>
          <w:szCs w:val="24"/>
        </w:rPr>
        <w:t>external</w:t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 power that will turn this world into chaos and </w:t>
      </w:r>
      <w:r w:rsidR="000F5FCA" w:rsidRPr="009B5FBB">
        <w:rPr>
          <w:rFonts w:ascii="Times New Roman" w:hAnsi="Times New Roman" w:cs="Times New Roman"/>
          <w:sz w:val="24"/>
          <w:szCs w:val="24"/>
        </w:rPr>
        <w:t>flames</w:t>
      </w:r>
      <w:r w:rsidR="009339B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r2V9UPJ","properties":{"formattedCitation":"(Veerasamy, 2020)","plainCitation":"(Veerasamy, 2020)","noteIndex":0},"citationItems":[{"id":678,"uris":["http://zotero.org/users/local/6bWeQAmN/items/83LCIG22"],"uri":["http://zotero.org/users/local/6bWeQAmN/items/83LCIG22"],"itemData":{"id":678,"type":"chapter","container-title":"Emerging Cyber Threats and Cognitive Vulnerabilities","page":"27–52","publisher":"Elsevier","source":"Google Scholar","title":"Cyberterrorism–the spectre that is the convergence of the physical and virtual worlds","author":[{"family":"Veerasamy","given":"Namosh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Veerasamy, 2020)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end"/>
      </w:r>
      <w:r w:rsidR="0069133E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He quoted that 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space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world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is the major </w:t>
      </w:r>
      <w:r w:rsidR="000F5FCA" w:rsidRPr="009B5FBB">
        <w:rPr>
          <w:rFonts w:ascii="Times New Roman" w:hAnsi="Times New Roman" w:cs="Times New Roman"/>
          <w:sz w:val="24"/>
          <w:szCs w:val="24"/>
        </w:rPr>
        <w:t>precursor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o</w:t>
      </w:r>
      <w:r w:rsidR="008E7043" w:rsidRPr="009B5FBB">
        <w:rPr>
          <w:rFonts w:ascii="Times New Roman" w:hAnsi="Times New Roman" w:cs="Times New Roman"/>
          <w:sz w:val="24"/>
          <w:szCs w:val="24"/>
        </w:rPr>
        <w:t>f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all the evils that were </w:t>
      </w:r>
      <w:r w:rsidR="000F5FCA" w:rsidRPr="009B5FBB">
        <w:rPr>
          <w:rFonts w:ascii="Times New Roman" w:hAnsi="Times New Roman" w:cs="Times New Roman"/>
          <w:sz w:val="24"/>
          <w:szCs w:val="24"/>
        </w:rPr>
        <w:t>once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localized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in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Pandora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box</w:t>
      </w:r>
      <w:r w:rsidR="000F5FCA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8E7043" w:rsidRPr="009B5FBB">
        <w:rPr>
          <w:rFonts w:ascii="Times New Roman" w:hAnsi="Times New Roman" w:cs="Times New Roman"/>
          <w:sz w:val="24"/>
          <w:szCs w:val="24"/>
        </w:rPr>
        <w:t>T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hese </w:t>
      </w:r>
      <w:r w:rsidR="009B5FBB" w:rsidRPr="009B5FBB">
        <w:rPr>
          <w:rFonts w:ascii="Times New Roman" w:hAnsi="Times New Roman" w:cs="Times New Roman"/>
          <w:sz w:val="24"/>
          <w:szCs w:val="24"/>
        </w:rPr>
        <w:t>evils are</w:t>
      </w:r>
      <w:r w:rsidR="008E7043" w:rsidRPr="009B5FBB">
        <w:rPr>
          <w:rFonts w:ascii="Times New Roman" w:hAnsi="Times New Roman" w:cs="Times New Roman"/>
          <w:sz w:val="24"/>
          <w:szCs w:val="24"/>
        </w:rPr>
        <w:t xml:space="preserve"> in the form </w:t>
      </w:r>
      <w:r w:rsidR="009B5FBB" w:rsidRPr="009B5FBB">
        <w:rPr>
          <w:rFonts w:ascii="Times New Roman" w:hAnsi="Times New Roman" w:cs="Times New Roman"/>
          <w:sz w:val="24"/>
          <w:szCs w:val="24"/>
        </w:rPr>
        <w:t>of alienation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, isolation, depression and a </w:t>
      </w:r>
      <w:r w:rsidR="000F5FCA" w:rsidRPr="009B5FBB">
        <w:rPr>
          <w:rFonts w:ascii="Times New Roman" w:hAnsi="Times New Roman" w:cs="Times New Roman"/>
          <w:sz w:val="24"/>
          <w:szCs w:val="24"/>
        </w:rPr>
        <w:t>withdrawal</w:t>
      </w:r>
      <w:r w:rsidR="00283B57" w:rsidRPr="009B5FBB">
        <w:rPr>
          <w:rFonts w:ascii="Times New Roman" w:hAnsi="Times New Roman" w:cs="Times New Roman"/>
          <w:sz w:val="24"/>
          <w:szCs w:val="24"/>
        </w:rPr>
        <w:t xml:space="preserve"> from society. </w:t>
      </w:r>
      <w:r w:rsidR="008E7043" w:rsidRPr="009B5FBB">
        <w:rPr>
          <w:rFonts w:ascii="Times New Roman" w:hAnsi="Times New Roman" w:cs="Times New Roman"/>
          <w:sz w:val="24"/>
          <w:szCs w:val="24"/>
        </w:rPr>
        <w:t xml:space="preserve">Also, </w:t>
      </w:r>
      <w:r w:rsidR="009B5FBB" w:rsidRPr="009B5FBB">
        <w:rPr>
          <w:rFonts w:ascii="Times New Roman" w:hAnsi="Times New Roman" w:cs="Times New Roman"/>
          <w:sz w:val="24"/>
          <w:szCs w:val="24"/>
        </w:rPr>
        <w:t>these evils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can also get </w:t>
      </w:r>
      <w:r w:rsidR="000F5FCA" w:rsidRPr="009B5FBB">
        <w:rPr>
          <w:rFonts w:ascii="Times New Roman" w:hAnsi="Times New Roman" w:cs="Times New Roman"/>
          <w:sz w:val="24"/>
          <w:szCs w:val="24"/>
        </w:rPr>
        <w:t>worse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which </w:t>
      </w:r>
      <w:r w:rsidR="000F5FCA" w:rsidRPr="009B5FBB">
        <w:rPr>
          <w:rFonts w:ascii="Times New Roman" w:hAnsi="Times New Roman" w:cs="Times New Roman"/>
          <w:sz w:val="24"/>
          <w:szCs w:val="24"/>
        </w:rPr>
        <w:t>might lead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to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attempts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to </w:t>
      </w:r>
      <w:r w:rsidR="000F5FCA" w:rsidRPr="009B5FBB">
        <w:rPr>
          <w:rFonts w:ascii="Times New Roman" w:hAnsi="Times New Roman" w:cs="Times New Roman"/>
          <w:sz w:val="24"/>
          <w:szCs w:val="24"/>
        </w:rPr>
        <w:t>killing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oneself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because 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space</w:t>
      </w:r>
      <w:r w:rsidR="001C27AD" w:rsidRPr="009B5FBB">
        <w:rPr>
          <w:rFonts w:ascii="Times New Roman" w:hAnsi="Times New Roman" w:cs="Times New Roman"/>
          <w:sz w:val="24"/>
          <w:szCs w:val="24"/>
        </w:rPr>
        <w:t xml:space="preserve"> world has brought this world so close that there is no </w:t>
      </w:r>
      <w:r w:rsidR="00C5517C" w:rsidRPr="009B5FBB">
        <w:rPr>
          <w:rFonts w:ascii="Times New Roman" w:hAnsi="Times New Roman" w:cs="Times New Roman"/>
          <w:sz w:val="24"/>
          <w:szCs w:val="24"/>
        </w:rPr>
        <w:t xml:space="preserve">place for </w:t>
      </w:r>
      <w:r w:rsidR="000F5FCA" w:rsidRPr="009B5FBB">
        <w:rPr>
          <w:rFonts w:ascii="Times New Roman" w:hAnsi="Times New Roman" w:cs="Times New Roman"/>
          <w:sz w:val="24"/>
          <w:szCs w:val="24"/>
        </w:rPr>
        <w:t>privacy</w:t>
      </w:r>
      <w:r w:rsidR="00C5517C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780488" w:rsidRPr="009B5FBB">
        <w:rPr>
          <w:rFonts w:ascii="Times New Roman" w:hAnsi="Times New Roman" w:cs="Times New Roman"/>
          <w:sz w:val="24"/>
          <w:szCs w:val="24"/>
        </w:rPr>
        <w:t>The stance of coming clos</w:t>
      </w:r>
      <w:r w:rsidR="000F5FCA" w:rsidRPr="009B5FBB">
        <w:rPr>
          <w:rFonts w:ascii="Times New Roman" w:hAnsi="Times New Roman" w:cs="Times New Roman"/>
          <w:sz w:val="24"/>
          <w:szCs w:val="24"/>
        </w:rPr>
        <w:t xml:space="preserve">e to explore </w:t>
      </w:r>
      <w:r w:rsidR="00780488" w:rsidRPr="009B5FBB">
        <w:rPr>
          <w:rFonts w:ascii="Times New Roman" w:hAnsi="Times New Roman" w:cs="Times New Roman"/>
          <w:sz w:val="24"/>
          <w:szCs w:val="24"/>
        </w:rPr>
        <w:t xml:space="preserve">the world has proven to be so horrible that there are dairies with </w:t>
      </w:r>
      <w:r w:rsidR="000F5FCA" w:rsidRPr="009B5FBB">
        <w:rPr>
          <w:rFonts w:ascii="Times New Roman" w:hAnsi="Times New Roman" w:cs="Times New Roman"/>
          <w:sz w:val="24"/>
          <w:szCs w:val="24"/>
        </w:rPr>
        <w:t>cases</w:t>
      </w:r>
      <w:r w:rsidR="00780488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of</w:t>
      </w:r>
      <w:r w:rsidR="00780488" w:rsidRPr="009B5FBB">
        <w:rPr>
          <w:rFonts w:ascii="Times New Roman" w:hAnsi="Times New Roman" w:cs="Times New Roman"/>
          <w:sz w:val="24"/>
          <w:szCs w:val="24"/>
        </w:rPr>
        <w:t xml:space="preserve"> bullying, </w:t>
      </w:r>
      <w:r w:rsidR="000F5FCA" w:rsidRPr="009B5FBB">
        <w:rPr>
          <w:rFonts w:ascii="Times New Roman" w:hAnsi="Times New Roman" w:cs="Times New Roman"/>
          <w:sz w:val="24"/>
          <w:szCs w:val="24"/>
        </w:rPr>
        <w:t>stalking</w:t>
      </w:r>
      <w:r w:rsidR="00780488"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0F5FCA" w:rsidRPr="009B5FBB">
        <w:rPr>
          <w:rFonts w:ascii="Times New Roman" w:hAnsi="Times New Roman" w:cs="Times New Roman"/>
          <w:sz w:val="24"/>
          <w:szCs w:val="24"/>
        </w:rPr>
        <w:t>harassment</w:t>
      </w:r>
      <w:r w:rsidR="00780488" w:rsidRPr="009B5FBB">
        <w:rPr>
          <w:rFonts w:ascii="Times New Roman" w:hAnsi="Times New Roman" w:cs="Times New Roman"/>
          <w:sz w:val="24"/>
          <w:szCs w:val="24"/>
        </w:rPr>
        <w:t xml:space="preserve">, and other 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crimes</w:t>
      </w:r>
      <w:r w:rsidR="009339BA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fMm73le","properties":{"formattedCitation":"(Veerasamy, 2020)","plainCitation":"(Veerasamy, 2020)","noteIndex":0},"citationItems":[{"id":678,"uris":["http://zotero.org/users/local/6bWeQAmN/items/83LCIG22"],"uri":["http://zotero.org/users/local/6bWeQAmN/items/83LCIG22"],"itemData":{"id":678,"type":"chapter","container-title":"Emerging Cyber Threats and Cognitive Vulnerabilities","page":"27–52","publisher":"Elsevier","source":"Google Scholar","title":"Cyberterrorism–the spectre that is the convergence of the physical and virtual worlds","author":[{"family":"Veerasamy","given":"Namosh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Veerasamy, 2020)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end"/>
      </w:r>
      <w:r w:rsidR="00780488" w:rsidRPr="009B5FB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57B46EE" w14:textId="2CEF36FA" w:rsidR="00830AB0" w:rsidRPr="009B5FBB" w:rsidRDefault="00993D8B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In </w:t>
      </w:r>
      <w:r w:rsidR="000F5FCA" w:rsidRPr="009B5FBB">
        <w:rPr>
          <w:rFonts w:ascii="Times New Roman" w:hAnsi="Times New Roman" w:cs="Times New Roman"/>
          <w:sz w:val="24"/>
          <w:szCs w:val="24"/>
        </w:rPr>
        <w:t>contrast</w:t>
      </w:r>
      <w:r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8E7043" w:rsidRPr="009B5FBB">
        <w:rPr>
          <w:rFonts w:ascii="Times New Roman" w:hAnsi="Times New Roman" w:cs="Times New Roman"/>
          <w:sz w:val="24"/>
          <w:szCs w:val="24"/>
        </w:rPr>
        <w:t>Zhong (2019</w:t>
      </w:r>
      <w:r w:rsidR="009B5FBB" w:rsidRPr="009B5FBB">
        <w:rPr>
          <w:rFonts w:ascii="Times New Roman" w:hAnsi="Times New Roman" w:cs="Times New Roman"/>
          <w:sz w:val="24"/>
          <w:szCs w:val="24"/>
        </w:rPr>
        <w:t>) found</w:t>
      </w:r>
      <w:r w:rsidRPr="009B5FBB">
        <w:rPr>
          <w:rFonts w:ascii="Times New Roman" w:hAnsi="Times New Roman" w:cs="Times New Roman"/>
          <w:sz w:val="24"/>
          <w:szCs w:val="24"/>
        </w:rPr>
        <w:t xml:space="preserve"> that there </w:t>
      </w:r>
      <w:r w:rsidR="000F5FCA" w:rsidRPr="009B5FBB">
        <w:rPr>
          <w:rFonts w:ascii="Times New Roman" w:hAnsi="Times New Roman" w:cs="Times New Roman"/>
          <w:sz w:val="24"/>
          <w:szCs w:val="24"/>
        </w:rPr>
        <w:t>is a</w:t>
      </w:r>
      <w:r w:rsidR="00BE1B0F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great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deal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of</w:t>
      </w:r>
      <w:r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interaction</w:t>
      </w:r>
      <w:r w:rsidRPr="009B5FBB">
        <w:rPr>
          <w:rFonts w:ascii="Times New Roman" w:hAnsi="Times New Roman" w:cs="Times New Roman"/>
          <w:sz w:val="24"/>
          <w:szCs w:val="24"/>
        </w:rPr>
        <w:t xml:space="preserve"> between internet </w:t>
      </w:r>
      <w:r w:rsidR="000F5FCA" w:rsidRPr="009B5FBB">
        <w:rPr>
          <w:rFonts w:ascii="Times New Roman" w:hAnsi="Times New Roman" w:cs="Times New Roman"/>
          <w:sz w:val="24"/>
          <w:szCs w:val="24"/>
        </w:rPr>
        <w:t>studies</w:t>
      </w:r>
      <w:r w:rsidRPr="009B5FBB">
        <w:rPr>
          <w:rFonts w:ascii="Times New Roman" w:hAnsi="Times New Roman" w:cs="Times New Roman"/>
          <w:sz w:val="24"/>
          <w:szCs w:val="24"/>
        </w:rPr>
        <w:t xml:space="preserve"> and human studies. </w:t>
      </w:r>
      <w:r w:rsidR="000F5FCA" w:rsidRPr="009B5FBB">
        <w:rPr>
          <w:rFonts w:ascii="Times New Roman" w:hAnsi="Times New Roman" w:cs="Times New Roman"/>
          <w:sz w:val="24"/>
          <w:szCs w:val="24"/>
        </w:rPr>
        <w:t>Cyberspace</w:t>
      </w:r>
      <w:r w:rsidRPr="009B5FBB">
        <w:rPr>
          <w:rFonts w:ascii="Times New Roman" w:hAnsi="Times New Roman" w:cs="Times New Roman"/>
          <w:sz w:val="24"/>
          <w:szCs w:val="24"/>
        </w:rPr>
        <w:t xml:space="preserve"> world is more than a blessing because it is one </w:t>
      </w:r>
      <w:r w:rsidR="000F5FCA" w:rsidRPr="009B5FBB">
        <w:rPr>
          <w:rFonts w:ascii="Times New Roman" w:hAnsi="Times New Roman" w:cs="Times New Roman"/>
          <w:sz w:val="24"/>
          <w:szCs w:val="24"/>
        </w:rPr>
        <w:t>of</w:t>
      </w:r>
      <w:r w:rsidRPr="009B5FBB">
        <w:rPr>
          <w:rFonts w:ascii="Times New Roman" w:hAnsi="Times New Roman" w:cs="Times New Roman"/>
          <w:sz w:val="24"/>
          <w:szCs w:val="24"/>
        </w:rPr>
        <w:t xml:space="preserve"> the sol</w:t>
      </w:r>
      <w:r w:rsidR="008E7043" w:rsidRPr="009B5FBB">
        <w:rPr>
          <w:rFonts w:ascii="Times New Roman" w:hAnsi="Times New Roman" w:cs="Times New Roman"/>
          <w:sz w:val="24"/>
          <w:szCs w:val="24"/>
        </w:rPr>
        <w:t>i</w:t>
      </w:r>
      <w:r w:rsidRPr="009B5FBB">
        <w:rPr>
          <w:rFonts w:ascii="Times New Roman" w:hAnsi="Times New Roman" w:cs="Times New Roman"/>
          <w:sz w:val="24"/>
          <w:szCs w:val="24"/>
        </w:rPr>
        <w:t xml:space="preserve">d sources of converting all human ifs and buts into reality by </w:t>
      </w:r>
      <w:r w:rsidR="000F5FCA" w:rsidRPr="009B5FBB">
        <w:rPr>
          <w:rFonts w:ascii="Times New Roman" w:hAnsi="Times New Roman" w:cs="Times New Roman"/>
          <w:sz w:val="24"/>
          <w:szCs w:val="24"/>
        </w:rPr>
        <w:t>portraying</w:t>
      </w:r>
      <w:r w:rsidRPr="009B5FBB">
        <w:rPr>
          <w:rFonts w:ascii="Times New Roman" w:hAnsi="Times New Roman" w:cs="Times New Roman"/>
          <w:sz w:val="24"/>
          <w:szCs w:val="24"/>
        </w:rPr>
        <w:t xml:space="preserve"> a friendly world. 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He </w:t>
      </w:r>
      <w:r w:rsidR="0008163C" w:rsidRPr="009B5FBB">
        <w:rPr>
          <w:rFonts w:ascii="Times New Roman" w:hAnsi="Times New Roman" w:cs="Times New Roman"/>
          <w:sz w:val="24"/>
          <w:szCs w:val="24"/>
        </w:rPr>
        <w:lastRenderedPageBreak/>
        <w:t xml:space="preserve">found cyberworld space as a </w:t>
      </w:r>
      <w:r w:rsidR="000F5FCA" w:rsidRPr="009B5FBB">
        <w:rPr>
          <w:rFonts w:ascii="Times New Roman" w:hAnsi="Times New Roman" w:cs="Times New Roman"/>
          <w:sz w:val="24"/>
          <w:szCs w:val="24"/>
        </w:rPr>
        <w:t>material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 culture, that is produced out of social processes and it aims at giving an </w:t>
      </w:r>
      <w:r w:rsidR="000F5FCA" w:rsidRPr="009B5FBB">
        <w:rPr>
          <w:rFonts w:ascii="Times New Roman" w:hAnsi="Times New Roman" w:cs="Times New Roman"/>
          <w:sz w:val="24"/>
          <w:szCs w:val="24"/>
        </w:rPr>
        <w:t>institutional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0F5FCA" w:rsidRPr="009B5FBB">
        <w:rPr>
          <w:rFonts w:ascii="Times New Roman" w:hAnsi="Times New Roman" w:cs="Times New Roman"/>
          <w:sz w:val="24"/>
          <w:szCs w:val="24"/>
        </w:rPr>
        <w:t>environment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, on the </w:t>
      </w:r>
      <w:r w:rsidR="000F5FCA" w:rsidRPr="009B5FBB">
        <w:rPr>
          <w:rFonts w:ascii="Times New Roman" w:hAnsi="Times New Roman" w:cs="Times New Roman"/>
          <w:sz w:val="24"/>
          <w:szCs w:val="24"/>
        </w:rPr>
        <w:t xml:space="preserve">basis 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of common </w:t>
      </w:r>
      <w:r w:rsidR="000F5FCA" w:rsidRPr="009B5FBB">
        <w:rPr>
          <w:rFonts w:ascii="Times New Roman" w:hAnsi="Times New Roman" w:cs="Times New Roman"/>
          <w:sz w:val="24"/>
          <w:szCs w:val="24"/>
        </w:rPr>
        <w:t>values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="000F5FCA" w:rsidRPr="009B5FBB">
        <w:rPr>
          <w:rFonts w:ascii="Times New Roman" w:hAnsi="Times New Roman" w:cs="Times New Roman"/>
          <w:sz w:val="24"/>
          <w:szCs w:val="24"/>
        </w:rPr>
        <w:t>interests</w:t>
      </w:r>
      <w:r w:rsidR="0008163C" w:rsidRPr="009B5FBB">
        <w:rPr>
          <w:rFonts w:ascii="Times New Roman" w:hAnsi="Times New Roman" w:cs="Times New Roman"/>
          <w:sz w:val="24"/>
          <w:szCs w:val="24"/>
        </w:rPr>
        <w:t>, and know</w:t>
      </w:r>
      <w:r w:rsidR="000F5FCA" w:rsidRPr="009B5FBB">
        <w:rPr>
          <w:rFonts w:ascii="Times New Roman" w:hAnsi="Times New Roman" w:cs="Times New Roman"/>
          <w:sz w:val="24"/>
          <w:szCs w:val="24"/>
        </w:rPr>
        <w:t>le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dge of the </w:t>
      </w:r>
      <w:r w:rsidR="000F5FCA" w:rsidRPr="009B5FBB">
        <w:rPr>
          <w:rFonts w:ascii="Times New Roman" w:hAnsi="Times New Roman" w:cs="Times New Roman"/>
          <w:sz w:val="24"/>
          <w:szCs w:val="24"/>
        </w:rPr>
        <w:t>producers</w:t>
      </w:r>
      <w:r w:rsidR="0008163C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He </w:t>
      </w:r>
      <w:r w:rsidR="000F5FCA" w:rsidRPr="009B5FBB">
        <w:rPr>
          <w:rFonts w:ascii="Times New Roman" w:hAnsi="Times New Roman" w:cs="Times New Roman"/>
          <w:sz w:val="24"/>
          <w:szCs w:val="24"/>
        </w:rPr>
        <w:t>found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 that cyberspace wor</w:t>
      </w:r>
      <w:r w:rsidR="008E7043" w:rsidRPr="009B5FBB">
        <w:rPr>
          <w:rFonts w:ascii="Times New Roman" w:hAnsi="Times New Roman" w:cs="Times New Roman"/>
          <w:sz w:val="24"/>
          <w:szCs w:val="24"/>
        </w:rPr>
        <w:t>l</w:t>
      </w:r>
      <w:r w:rsidR="00690FCE" w:rsidRPr="009B5FBB">
        <w:rPr>
          <w:rFonts w:ascii="Times New Roman" w:hAnsi="Times New Roman" w:cs="Times New Roman"/>
          <w:sz w:val="24"/>
          <w:szCs w:val="24"/>
        </w:rPr>
        <w:t>d has given stre</w:t>
      </w:r>
      <w:r w:rsidR="000F5FCA" w:rsidRPr="009B5FBB">
        <w:rPr>
          <w:rFonts w:ascii="Times New Roman" w:hAnsi="Times New Roman" w:cs="Times New Roman"/>
          <w:sz w:val="24"/>
          <w:szCs w:val="24"/>
        </w:rPr>
        <w:t>ng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th to communication as well as different types of </w:t>
      </w:r>
      <w:r w:rsidR="000F5FCA" w:rsidRPr="009B5FBB">
        <w:rPr>
          <w:rFonts w:ascii="Times New Roman" w:hAnsi="Times New Roman" w:cs="Times New Roman"/>
          <w:sz w:val="24"/>
          <w:szCs w:val="24"/>
        </w:rPr>
        <w:t>communication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. </w:t>
      </w:r>
      <w:r w:rsidR="000F5FCA" w:rsidRPr="009B5FBB">
        <w:rPr>
          <w:rFonts w:ascii="Times New Roman" w:hAnsi="Times New Roman" w:cs="Times New Roman"/>
          <w:sz w:val="24"/>
          <w:szCs w:val="24"/>
        </w:rPr>
        <w:t>This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 communication </w:t>
      </w:r>
      <w:r w:rsidR="000F5FCA" w:rsidRPr="009B5FBB">
        <w:rPr>
          <w:rFonts w:ascii="Times New Roman" w:hAnsi="Times New Roman" w:cs="Times New Roman"/>
          <w:sz w:val="24"/>
          <w:szCs w:val="24"/>
        </w:rPr>
        <w:t>ranges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 from person to person, and families to families to the communication between </w:t>
      </w:r>
      <w:r w:rsidR="000F5FCA" w:rsidRPr="009B5FBB">
        <w:rPr>
          <w:rFonts w:ascii="Times New Roman" w:hAnsi="Times New Roman" w:cs="Times New Roman"/>
          <w:sz w:val="24"/>
          <w:szCs w:val="24"/>
        </w:rPr>
        <w:t>representative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 of </w:t>
      </w:r>
      <w:r w:rsidR="000F5FCA" w:rsidRPr="009B5FBB">
        <w:rPr>
          <w:rFonts w:ascii="Times New Roman" w:hAnsi="Times New Roman" w:cs="Times New Roman"/>
          <w:sz w:val="24"/>
          <w:szCs w:val="24"/>
        </w:rPr>
        <w:t>different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 countries, </w:t>
      </w:r>
      <w:r w:rsidR="000F5FCA" w:rsidRPr="009B5FBB">
        <w:rPr>
          <w:rFonts w:ascii="Times New Roman" w:hAnsi="Times New Roman" w:cs="Times New Roman"/>
          <w:sz w:val="24"/>
          <w:szCs w:val="24"/>
        </w:rPr>
        <w:t>politics</w:t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, and communities, making this world an </w:t>
      </w:r>
      <w:r w:rsidR="000F5FCA" w:rsidRPr="009B5FBB">
        <w:rPr>
          <w:rFonts w:ascii="Times New Roman" w:hAnsi="Times New Roman" w:cs="Times New Roman"/>
          <w:sz w:val="24"/>
          <w:szCs w:val="24"/>
        </w:rPr>
        <w:t>e</w:t>
      </w:r>
      <w:r w:rsidR="00690FCE" w:rsidRPr="009B5FBB">
        <w:rPr>
          <w:rFonts w:ascii="Times New Roman" w:hAnsi="Times New Roman" w:cs="Times New Roman"/>
          <w:sz w:val="24"/>
          <w:szCs w:val="24"/>
        </w:rPr>
        <w:t>mp</w:t>
      </w:r>
      <w:r w:rsidR="000F5FCA" w:rsidRPr="009B5FBB">
        <w:rPr>
          <w:rFonts w:ascii="Times New Roman" w:hAnsi="Times New Roman" w:cs="Times New Roman"/>
          <w:sz w:val="24"/>
          <w:szCs w:val="24"/>
        </w:rPr>
        <w:t>ow</w:t>
      </w:r>
      <w:r w:rsidR="00690FCE" w:rsidRPr="009B5FBB">
        <w:rPr>
          <w:rFonts w:ascii="Times New Roman" w:hAnsi="Times New Roman" w:cs="Times New Roman"/>
          <w:sz w:val="24"/>
          <w:szCs w:val="24"/>
        </w:rPr>
        <w:t>ered global village</w:t>
      </w:r>
      <w:r w:rsidR="009339BA" w:rsidRPr="009B5FBB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31663280"/>
      <w:r w:rsidR="009339BA" w:rsidRPr="009B5FBB">
        <w:rPr>
          <w:rFonts w:ascii="Times New Roman" w:hAnsi="Times New Roman" w:cs="Times New Roman"/>
          <w:sz w:val="24"/>
          <w:szCs w:val="24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fOL64wb","properties":{"formattedCitation":"(Zhong et al., 2019)","plainCitation":"(Zhong et al., 2019)","noteIndex":0},"citationItems":[{"id":689,"uris":["http://zotero.org/users/local/6bWeQAmN/items/69SFSPUR"],"uri":["http://zotero.org/users/local/6bWeQAmN/items/69SFSPUR"],"itemData":{"id":689,"type":"chapter","container-title":"Security and Privacy for Next-Generation Wireless Networks","page":"49–63","publisher":"Springer","source":"Google Scholar","title":"Connecting physical-world to cyber-world: security and privacy issues in pervasive sensing","title-short":"Connecting physical-world to cyber-world","author":[{"family":"Zhong","given":"Sheng"},{"family":"Zhong","given":"Hong"},{"family":"Huang","given":"Xinyi"},{"family":"Yang","given":"Panlong"},{"family":"Shi","given":"Jin"},{"family":"Xie","given":"Lei"},{"family":"Wang","given":"Ku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Zhong et al., 2019)</w:t>
      </w:r>
      <w:r w:rsidR="009339BA" w:rsidRPr="009B5FBB">
        <w:rPr>
          <w:rFonts w:ascii="Times New Roman" w:hAnsi="Times New Roman" w:cs="Times New Roman"/>
          <w:sz w:val="24"/>
          <w:szCs w:val="24"/>
        </w:rPr>
        <w:fldChar w:fldCharType="end"/>
      </w:r>
      <w:r w:rsidR="00690FCE" w:rsidRPr="009B5FBB">
        <w:rPr>
          <w:rFonts w:ascii="Times New Roman" w:hAnsi="Times New Roman" w:cs="Times New Roman"/>
          <w:sz w:val="24"/>
          <w:szCs w:val="24"/>
        </w:rPr>
        <w:t xml:space="preserve">. </w:t>
      </w:r>
      <w:bookmarkEnd w:id="1"/>
    </w:p>
    <w:p w14:paraId="4459E1C3" w14:textId="5F88359F" w:rsidR="00ED4EFD" w:rsidRPr="009B5FBB" w:rsidRDefault="0069133E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</w:rPr>
        <w:t>Howe</w:t>
      </w:r>
      <w:r w:rsidR="000F5FCA" w:rsidRPr="009B5FBB">
        <w:rPr>
          <w:rFonts w:ascii="Times New Roman" w:hAnsi="Times New Roman" w:cs="Times New Roman"/>
          <w:sz w:val="24"/>
          <w:szCs w:val="24"/>
        </w:rPr>
        <w:t>ve</w:t>
      </w:r>
      <w:r w:rsidRPr="009B5FBB">
        <w:rPr>
          <w:rFonts w:ascii="Times New Roman" w:hAnsi="Times New Roman" w:cs="Times New Roman"/>
          <w:sz w:val="24"/>
          <w:szCs w:val="24"/>
        </w:rPr>
        <w:t xml:space="preserve">r, </w:t>
      </w:r>
      <w:r w:rsidR="008E7043" w:rsidRPr="009B5FBB">
        <w:rPr>
          <w:rFonts w:ascii="Times New Roman" w:hAnsi="Times New Roman" w:cs="Times New Roman"/>
          <w:sz w:val="24"/>
          <w:szCs w:val="24"/>
        </w:rPr>
        <w:t xml:space="preserve">Amos (2020) </w:t>
      </w:r>
      <w:r w:rsidRPr="009B5FBB">
        <w:rPr>
          <w:rFonts w:ascii="Times New Roman" w:hAnsi="Times New Roman" w:cs="Times New Roman"/>
          <w:sz w:val="24"/>
          <w:szCs w:val="24"/>
        </w:rPr>
        <w:t xml:space="preserve">asserted that cyberspace </w:t>
      </w:r>
      <w:r w:rsidR="000F5FCA" w:rsidRPr="009B5FBB">
        <w:rPr>
          <w:rFonts w:ascii="Times New Roman" w:hAnsi="Times New Roman" w:cs="Times New Roman"/>
          <w:sz w:val="24"/>
          <w:szCs w:val="24"/>
        </w:rPr>
        <w:t>world</w:t>
      </w:r>
      <w:r w:rsidRPr="009B5FBB">
        <w:rPr>
          <w:rFonts w:ascii="Times New Roman" w:hAnsi="Times New Roman" w:cs="Times New Roman"/>
          <w:sz w:val="24"/>
          <w:szCs w:val="24"/>
        </w:rPr>
        <w:t xml:space="preserve"> is a world </w:t>
      </w:r>
      <w:r w:rsidR="000F5FCA" w:rsidRPr="009B5FBB">
        <w:rPr>
          <w:rFonts w:ascii="Times New Roman" w:hAnsi="Times New Roman" w:cs="Times New Roman"/>
          <w:sz w:val="24"/>
          <w:szCs w:val="24"/>
        </w:rPr>
        <w:t>of</w:t>
      </w:r>
      <w:r w:rsidRPr="009B5FBB">
        <w:rPr>
          <w:rFonts w:ascii="Times New Roman" w:hAnsi="Times New Roman" w:cs="Times New Roman"/>
          <w:sz w:val="24"/>
          <w:szCs w:val="24"/>
        </w:rPr>
        <w:t xml:space="preserve"> freedom</w:t>
      </w:r>
      <w:r w:rsidR="00E17857" w:rsidRPr="009B5FBB">
        <w:rPr>
          <w:rFonts w:ascii="Times New Roman" w:hAnsi="Times New Roman" w:cs="Times New Roman"/>
          <w:sz w:val="24"/>
          <w:szCs w:val="24"/>
        </w:rPr>
        <w:t>,</w:t>
      </w:r>
      <w:r w:rsidR="008E7043" w:rsidRPr="009B5FBB">
        <w:rPr>
          <w:rFonts w:ascii="Times New Roman" w:hAnsi="Times New Roman" w:cs="Times New Roman"/>
          <w:sz w:val="24"/>
          <w:szCs w:val="24"/>
        </w:rPr>
        <w:t xml:space="preserve"> a </w:t>
      </w:r>
      <w:r w:rsidR="009B5FBB" w:rsidRPr="009B5FBB">
        <w:rPr>
          <w:rFonts w:ascii="Times New Roman" w:hAnsi="Times New Roman" w:cs="Times New Roman"/>
          <w:sz w:val="24"/>
          <w:szCs w:val="24"/>
        </w:rPr>
        <w:t>reference</w:t>
      </w:r>
      <w:r w:rsidR="008E7043" w:rsidRPr="009B5FBB">
        <w:rPr>
          <w:rFonts w:ascii="Times New Roman" w:hAnsi="Times New Roman" w:cs="Times New Roman"/>
          <w:sz w:val="24"/>
          <w:szCs w:val="24"/>
        </w:rPr>
        <w:t xml:space="preserve"> </w:t>
      </w:r>
      <w:r w:rsidR="009B5FBB" w:rsidRPr="009B5FBB">
        <w:rPr>
          <w:rFonts w:ascii="Times New Roman" w:hAnsi="Times New Roman" w:cs="Times New Roman"/>
          <w:sz w:val="24"/>
          <w:szCs w:val="24"/>
        </w:rPr>
        <w:t>to the</w:t>
      </w:r>
      <w:r w:rsidR="00E17857" w:rsidRPr="009B5FBB">
        <w:rPr>
          <w:rFonts w:ascii="Times New Roman" w:hAnsi="Times New Roman" w:cs="Times New Roman"/>
          <w:sz w:val="24"/>
          <w:szCs w:val="24"/>
        </w:rPr>
        <w:t xml:space="preserve"> terms coined </w:t>
      </w:r>
      <w:r w:rsidR="00970178" w:rsidRPr="009B5FBB">
        <w:rPr>
          <w:rFonts w:ascii="Times New Roman" w:hAnsi="Times New Roman" w:cs="Times New Roman"/>
          <w:sz w:val="24"/>
          <w:szCs w:val="24"/>
        </w:rPr>
        <w:t>b</w:t>
      </w:r>
      <w:r w:rsidR="00E17857" w:rsidRPr="009B5FBB">
        <w:rPr>
          <w:rFonts w:ascii="Times New Roman" w:hAnsi="Times New Roman" w:cs="Times New Roman"/>
          <w:sz w:val="24"/>
          <w:szCs w:val="24"/>
        </w:rPr>
        <w:t xml:space="preserve">y 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thiel de Sola Pool in 1973. He found the cyberspace world 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 a 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duct of the libertarian culture, that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aradoxically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inanced by the Pentagon that tends to be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e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it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ngineer’s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tudents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ell</w:t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scientists, where there is no direct military application in the mind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SVz9sxdJ","properties":{"formattedCitation":"(Amos, 2020)","plainCitation":"(Amos, 2020)","noteIndex":0},"citationItems":[{"id":680,"uris":["http://zotero.org/users/local/6bWeQAmN/items/FNPDQSEH"],"uri":["http://zotero.org/users/local/6bWeQAmN/items/FNPDQSEH"],"itemData":{"id":680,"type":"article-journal","container-title":"Homework Assignments and Handouts for LGBTQ+ Clients: A Mental Health and Counseling Handbook","source":"Google Scholar","title":"NEGOTIATING INFORMATION AND COMMUNICATION TECHNOLOGIES WITH SEXUAL AND GENDER MINORITY YOUTH AND YOUNG ADULTS","author":[{"family":"Amos","given":"Nathaniel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Amos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E1785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addition, it is highlighted that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xpansion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rnet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rom 1990 till now highlights that there are 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ome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jor factors connected with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t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uch as a resource that can improve the open-sourc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tribution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the global community of users a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ell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a continuity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f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terne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otocols</w:t>
      </w:r>
      <w:r w:rsidR="001C584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E1B0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found th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ulture</w:t>
      </w:r>
      <w:r w:rsidR="00BE1B0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be a “trendy culture” because it has tilted thoughts, modified attention and even mitigated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raditions</w:t>
      </w:r>
      <w:r w:rsidR="00BE1B0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were set by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llectuals</w:t>
      </w:r>
      <w:r w:rsidR="00BE1B0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the past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y9qHyqX7","properties":{"formattedCitation":"(Amos, 2020)","plainCitation":"(Amos, 2020)","noteIndex":0},"citationItems":[{"id":680,"uris":["http://zotero.org/users/local/6bWeQAmN/items/FNPDQSEH"],"uri":["http://zotero.org/users/local/6bWeQAmN/items/FNPDQSEH"],"itemData":{"id":680,"type":"article-journal","container-title":"Homework Assignments and Handouts for LGBTQ+ Clients: A Mental Health and Counseling Handbook","source":"Google Scholar","title":"NEGOTIATING INFORMATION AND COMMUNICATION TECHNOLOGIES WITH SEXUAL AND GENDER MINORITY YOUTH AND YOUNG ADULTS","author":[{"family":"Amos","given":"Nathaniel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Amos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BE1B0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6C52D9C3" w14:textId="08D9B82D" w:rsidR="00ED4EFD" w:rsidRPr="009B5FBB" w:rsidRDefault="008E7043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McLean </w:t>
      </w:r>
      <w:r w:rsidR="009B5FBB" w:rsidRPr="009B5FBB">
        <w:rPr>
          <w:rFonts w:ascii="Times New Roman" w:hAnsi="Times New Roman" w:cs="Times New Roman"/>
          <w:sz w:val="24"/>
          <w:szCs w:val="24"/>
        </w:rPr>
        <w:t>(2020</w:t>
      </w:r>
      <w:r w:rsidRPr="009B5FBB">
        <w:rPr>
          <w:rFonts w:ascii="Times New Roman" w:hAnsi="Times New Roman" w:cs="Times New Roman"/>
          <w:sz w:val="24"/>
          <w:szCs w:val="24"/>
        </w:rPr>
        <w:t xml:space="preserve">)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ighlighted that cyberspace worl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oes no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duc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ociability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in fact, i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creas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ociability</w:t>
      </w:r>
      <w:r w:rsidR="008C4C3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as confirmed by a number of studies. </w:t>
      </w:r>
      <w:r w:rsidR="00C21CF2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quoted</w:t>
      </w:r>
      <w:r w:rsidR="00C21CF2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yberspace as a real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lace</w:t>
      </w:r>
      <w:r w:rsidR="00C21CF2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has existed in the form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fferent</w:t>
      </w:r>
      <w:r w:rsidR="00C21CF2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laces,</w:t>
      </w:r>
      <w:r w:rsidR="00C21CF2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omains, rooms as well as forums. </w:t>
      </w:r>
      <w:r w:rsidR="00DB558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quoted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tudy conducted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 35000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eople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ov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yberspace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orld interacts with all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mensions of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world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Zq43aPU4","properties":{"formattedCitation":"(McLean, 2020)","plainCitation":"(McLean, 2020)","noteIndex":0},"citationItems":[{"id":683,"uris":["http://zotero.org/users/local/6bWeQAmN/items/XHW43QY4"],"uri":["http://zotero.org/users/local/6bWeQAmN/items/XHW43QY4"],"itemData":{"id":683,"type":"chapter","container-title":"Changing Digital Geographies","page":"23–46","publisher":"Springer","source":"Google Scholar","title":"Framing the More-Than-Real in the Anthropocene","author":[{"family":"McLean","given":"Jessic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McLean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He fou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 internet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a source tha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rganizes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life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eople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by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ringing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m closer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y even canno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magine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structing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utonomy</w:t>
      </w:r>
      <w:r w:rsidR="00502FD4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utonomy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also observed in the form of “Me-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torted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ociety” that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as it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ime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ocused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individual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growth and the understanding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mmunity</w:t>
      </w:r>
      <w:r w:rsidR="00E45F2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terms of ascription, space, family, and works.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owever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he highlighted that this individualism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ever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ver a way toward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solation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ringing an end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a community, in fact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t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a source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ke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bigger community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mbellished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ith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versity and approach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uman</w:t>
      </w:r>
      <w:r w:rsidR="007C59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nduct. 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is far rea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h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g approach is concerned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ith an instant message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email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o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a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king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mmunication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r traveling, knowing better study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ptions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hopping</w:t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well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6LwQqtv1","properties":{"formattedCitation":"(McLean, 2020)","plainCitation":"(McLean, 2020)","noteIndex":0},"citationItems":[{"id":683,"uris":["http://zotero.org/users/local/6bWeQAmN/items/XHW43QY4"],"uri":["http://zotero.org/users/local/6bWeQAmN/items/XHW43QY4"],"itemData":{"id":683,"type":"chapter","container-title":"Changing Digital Geographies","page":"23–46","publisher":"Springer","source":"Google Scholar","title":"Framing the More-Than-Real in the Anthropocene","author":[{"family":"McLean","given":"Jessic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McLean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22166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2A67B5D2" w14:textId="4CB582D1" w:rsidR="008E7043" w:rsidRPr="009B5FBB" w:rsidRDefault="008E7043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Zhong (2019)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oun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today, cyberworl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a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come a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im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ecessity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ecaus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mplet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ves. With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dvancemen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technology,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upgrade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stance betwee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ational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rnational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minimized to nothing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er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mmunicatio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ridg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is supporting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eopl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rfer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ationaliti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ge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xposure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ecom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part of th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x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en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e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orld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PJXpp6Nw","properties":{"formattedCitation":"(Zhong et al., 2019)","plainCitation":"(Zhong et al., 2019)","noteIndex":0},"citationItems":[{"id":689,"uris":["http://zotero.org/users/local/6bWeQAmN/items/69SFSPUR"],"uri":["http://zotero.org/users/local/6bWeQAmN/items/69SFSPUR"],"itemData":{"id":689,"type":"chapter","container-title":"Security and Privacy for Next-Generation Wireless Networks","page":"49–63","publisher":"Springer","source":"Google Scholar","title":"Connecting physical-world to cyber-world: security and privacy issues in pervasive sensing","title-short":"Connecting physical-world to cyber-world","author":[{"family":"Zhong","given":"Sheng"},{"family":"Zhong","given":"Hong"},{"family":"Huang","given":"Xinyi"},{"family":"Yang","given":"Panlong"},{"family":"Shi","given":"Jin"},{"family":"Xie","given":"Lei"},{"family":"Wang","given":"Ku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Zhong et al.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quoted that today, all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ction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eed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upport from cyberworld, in any of the way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 gives examples of a normal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uman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outine where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latest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esign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ear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best food to cook, best place to visit, bes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rticle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gift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ven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est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rtner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rry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all a tribute to the cyberspac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Keeping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terial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side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 mechanical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orld is agai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ependent on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yberspace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</w:t>
      </w:r>
      <w:r w:rsidR="00DA0C2F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It is highlighted tha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re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re a lot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utlets and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rands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are connected with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ustomers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roughout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globe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this communication 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 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e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duct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acilities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ovided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y</w:t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cyberspace world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kVv5mEgV","properties":{"formattedCitation":"(Zhong et al., 2019)","plainCitation":"(Zhong et al., 2019)","noteIndex":0},"citationItems":[{"id":689,"uris":["http://zotero.org/users/local/6bWeQAmN/items/69SFSPUR"],"uri":["http://zotero.org/users/local/6bWeQAmN/items/69SFSPUR"],"itemData":{"id":689,"type":"chapter","container-title":"Security and Privacy for Next-Generation Wireless Networks","page":"49–63","publisher":"Springer","source":"Google Scholar","title":"Connecting physical-world to cyber-world: security and privacy issues in pervasive sensing","title-short":"Connecting physical-world to cyber-world","author":[{"family":"Zhong","given":"Sheng"},{"family":"Zhong","given":"Hong"},{"family":"Huang","given":"Xinyi"},{"family":"Yang","given":"Panlong"},{"family":"Shi","given":"Jin"},{"family":"Xie","given":"Lei"},{"family":"Wang","given":"Ku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Zhong et al.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B5239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r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re</w:t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lot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ultinational</w:t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usinesses that are physically located in one plac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uch</w:t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mazon</w:t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ut they are working in different areas of the worl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hich</w:t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again gratitude to cyberspace world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fj3GSRuR","properties":{"formattedCitation":"(Zhong et al., 2019)","plainCitation":"(Zhong et al., 2019)","noteIndex":0},"citationItems":[{"id":689,"uris":["http://zotero.org/users/local/6bWeQAmN/items/69SFSPUR"],"uri":["http://zotero.org/users/local/6bWeQAmN/items/69SFSPUR"],"itemData":{"id":689,"type":"chapter","container-title":"Security and Privacy for Next-Generation Wireless Networks","page":"49–63","publisher":"Springer","source":"Google Scholar","title":"Connecting physical-world to cyber-world: security and privacy issues in pervasive sensing","title-short":"Connecting physical-world to cyber-world","author":[{"family":"Zhong","given":"Sheng"},{"family":"Zhong","given":"Hong"},{"family":"Huang","given":"Xinyi"},{"family":"Yang","given":"Panlong"},{"family":"Shi","given":"Jin"},{"family":"Xie","given":"Lei"},{"family":"Wang","given":"Ku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Zhong et al.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447559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151F71AC" w14:textId="7EDD24D1" w:rsidR="001D386D" w:rsidRPr="009B5FBB" w:rsidRDefault="00447559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addition, </w:t>
      </w:r>
      <w:r w:rsidR="008E7043" w:rsidRPr="009B5FBB">
        <w:rPr>
          <w:rFonts w:ascii="Times New Roman" w:hAnsi="Times New Roman" w:cs="Times New Roman"/>
          <w:sz w:val="24"/>
          <w:szCs w:val="24"/>
        </w:rPr>
        <w:t>Mihr (2017)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quoted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cyberspace worl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t just a source to human pleasures but it ha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ecom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lif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avior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 well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ecaus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f there will be n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gitalized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there would not have bee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ppression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erm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usinesse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, that are not limited to companies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only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ut to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ther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reas of life as well such as education, </w:t>
      </w:r>
      <w:r w:rsidR="00F96B7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edication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mporting</w:t>
      </w:r>
      <w:r w:rsidR="00C64C2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nd</w:t>
      </w:r>
      <w:r w:rsidR="00C64C2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xporting</w:t>
      </w:r>
      <w:r w:rsidR="00C64C2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s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C64C2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o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oducts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gOAcMvY2","properties":{"formattedCitation":"(Mihr, 2017)","plainCitation":"(Mihr, 2017)","noteIndex":0},"citationItems":[{"id":694,"uris":["http://zotero.org/users/local/6bWeQAmN/items/ZI95VNMF"],"uri":["http://zotero.org/users/local/6bWeQAmN/items/ZI95VNMF"],"itemData":{"id":694,"type":"chapter","container-title":"Cyber Justice","page":"7–9","publisher":"Springer","source":"Google Scholar","title":"Cyber World","author":[{"family":"Mihr","given":"Anja"}],"issued":{"date-parts":[["2017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Mihr, 2017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C64C27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8E7043" w:rsidRPr="009B5FBB">
        <w:rPr>
          <w:rFonts w:ascii="Times New Roman" w:hAnsi="Times New Roman" w:cs="Times New Roman"/>
          <w:sz w:val="24"/>
          <w:szCs w:val="24"/>
        </w:rPr>
        <w:t>Dennehy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(2020)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und cyberspace world a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n unreal thing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given reality t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world because a man would be isolated without technology and communication. It is the product of cyberspace world that man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necte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 all the near and dear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n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ver time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cyberspace worl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ovid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ll the updated sources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formation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it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 necessity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ensur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tandardize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fe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yi8fcQRw","properties":{"formattedCitation":"(Dennehy et al., 2020)","plainCitation":"(Dennehy et al., 2020)","noteIndex":0},"citationItems":[{"id":687,"uris":["http://zotero.org/users/local/6bWeQAmN/items/S4EQF8B6"],"uri":["http://zotero.org/users/local/6bWeQAmN/items/S4EQF8B6"],"itemData":{"id":687,"type":"article-journal","container-title":"Aggression and Violent Behavior","page":"101379","source":"Google Scholar","title":"Young people's conceptualizations of the nature of cyberbullying: A systematic review and synthesis of qualitative research","title-short":"Young people's conceptualizations of the nature of cyberbullying","author":[{"family":"Dennehy","given":"Rebecca"},{"family":"Meaney","given":"Sarah"},{"family":"Walsh","given":"Kieran A."},{"family":"Sinnott","given":"Carol"},{"family":"Cronin","given":"Mary"},{"family":"Arensman","given":"Ella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Dennehy et al.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In addition, </w:t>
      </w:r>
      <w:r w:rsidR="008E7043" w:rsidRPr="009B5FBB">
        <w:rPr>
          <w:rFonts w:ascii="Times New Roman" w:hAnsi="Times New Roman" w:cs="Times New Roman"/>
          <w:sz w:val="24"/>
          <w:szCs w:val="24"/>
        </w:rPr>
        <w:t>Tolu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2019)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ighlighted that one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jor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reas of life that are affected by the cyberspace world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uma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tself. Before cyberspac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,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ysical world was a tough exam that required struggles and efforts but technology has reduce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stanc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enclosed relationships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rough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n near to </w:t>
      </w:r>
      <w:r w:rsidR="006E667C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ach other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hoice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3KfcoooT","properties":{"formattedCitation":"(Tolu, 2019)","plainCitation":"(Tolu, 2019)","noteIndex":0},"citationItems":[{"id":692,"uris":["http://zotero.org/users/local/6bWeQAmN/items/UGPFM2T5"],"uri":["http://zotero.org/users/local/6bWeQAmN/items/UGPFM2T5"],"itemData":{"id":692,"type":"chapter","container-title":"Multigenerational Online Behavior and Media Use: Concepts, Methodologies, Tools, and Applications","page":"1533–1551","publisher":"IGI Global","source":"Google Scholar","title":"Communication Between Real-World and Cyber-World: Conceptual Thinking on Cyber-Racism!","title-short":"Communication Between Real-World and Cyber-World","author":[{"family":"Tolu","given":"Hüseyi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Tolu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I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tras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E7043" w:rsidRPr="009B5FBB">
        <w:rPr>
          <w:rFonts w:ascii="Times New Roman" w:hAnsi="Times New Roman" w:cs="Times New Roman"/>
          <w:sz w:val="24"/>
          <w:szCs w:val="24"/>
        </w:rPr>
        <w:t>Zhong (2019)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agrees with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i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dea that cyberspace world affects differen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omain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lif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ut on the same board, 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ighlight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this is not effective, in fact, it is affecting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ature becaus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n is n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longer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man but a product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xposur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ircumstanc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researcher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oesn’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echnology an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 digital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orld as addition, but a curse that has made ma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lav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umans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WxknplRP","properties":{"formattedCitation":"(Zhong et al., 2019)","plainCitation":"(Zhong et al., 2019)","noteIndex":0},"citationItems":[{"id":689,"uris":["http://zotero.org/users/local/6bWeQAmN/items/69SFSPUR"],"uri":["http://zotero.org/users/local/6bWeQAmN/items/69SFSPUR"],"itemData":{"id":689,"type":"chapter","container-title":"Security and Privacy for Next-Generation Wireless Networks","page":"49–63","publisher":"Springer","source":"Google Scholar","title":"Connecting physical-world to cyber-world: security and privacy issues in pervasive sensing","title-short":"Connecting physical-world to cyber-world","author":[{"family":"Zhong","given":"Sheng"},{"family":"Zhong","given":"Hong"},{"family":"Huang","given":"Xinyi"},{"family":"Yang","given":"Panlong"},{"family":"Shi","given":"Jin"},{"family":"Xie","given":"Lei"},{"family":"Wang","given":"Ku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Zhong et al.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e i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view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cyberspace world is a world of threats and cries where every approaching second is a threat and a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vitatio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something tha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ul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e hazardous. </w:t>
      </w:r>
      <w:r w:rsidR="005D7C46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quoted</w:t>
      </w:r>
      <w:r w:rsidR="005D7C46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veral cybercrim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cidents</w:t>
      </w:r>
      <w:r w:rsidR="005D7C46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emphasize his points, highlighting that 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cyberspace world is a stopwatch that is alarming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ams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y are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afe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kko0e53M","properties":{"formattedCitation":"(Zhong et al., 2019)","plainCitation":"(Zhong et al., 2019)","noteIndex":0},"citationItems":[{"id":689,"uris":["http://zotero.org/users/local/6bWeQAmN/items/69SFSPUR"],"uri":["http://zotero.org/users/local/6bWeQAmN/items/69SFSPUR"],"itemData":{"id":689,"type":"chapter","container-title":"Security and Privacy for Next-Generation Wireless Networks","page":"49–63","publisher":"Springer","source":"Google Scholar","title":"Connecting physical-world to cyber-world: security and privacy issues in pervasive sensing","title-short":"Connecting physical-world to cyber-world","author":[{"family":"Zhong","given":"Sheng"},{"family":"Zhong","given":"Hong"},{"family":"Huang","given":"Xinyi"},{"family":"Yang","given":"Panlong"},{"family":"Shi","given":"Jin"},{"family":"Xie","given":"Lei"},{"family":"Wang","given":"Kun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Zhong et al.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addition, </w:t>
      </w:r>
      <w:r w:rsidR="008E7043" w:rsidRPr="009B5FBB">
        <w:rPr>
          <w:rFonts w:ascii="Times New Roman" w:hAnsi="Times New Roman" w:cs="Times New Roman"/>
          <w:sz w:val="24"/>
          <w:szCs w:val="24"/>
        </w:rPr>
        <w:t>Amos (2020</w:t>
      </w:r>
      <w:r w:rsidR="009B5FBB" w:rsidRPr="009B5FBB">
        <w:rPr>
          <w:rFonts w:ascii="Times New Roman" w:hAnsi="Times New Roman" w:cs="Times New Roman"/>
          <w:sz w:val="24"/>
          <w:szCs w:val="24"/>
        </w:rPr>
        <w:t xml:space="preserve">)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lso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omoted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sam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oint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serting that m</w:t>
      </w:r>
      <w:r w:rsidR="008E7043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re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h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d of sheep blindly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hasing the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rend not knowing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volcano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ide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pen before bursting. 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ssociated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volcano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 the cyberspace world, where ther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 a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reedom</w:t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will and practice with no accountability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MsHL6hk2","properties":{"formattedCitation":"(Amos, 2020)","plainCitation":"(Amos, 2020)","noteIndex":0},"citationItems":[{"id":680,"uris":["http://zotero.org/users/local/6bWeQAmN/items/FNPDQSEH"],"uri":["http://zotero.org/users/local/6bWeQAmN/items/FNPDQSEH"],"itemData":{"id":680,"type":"article-journal","container-title":"Homework Assignments and Handouts for LGBTQ+ Clients: A Mental Health and Counseling Handbook","source":"Google Scholar","title":"NEGOTIATING INFORMATION AND COMMUNICATION TECHNOLOGIES WITH SEXUAL AND GENDER MINORITY YOUTH AND YOUNG ADULTS","author":[{"family":"Amos","given":"Nathaniel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Amos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E6B2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4E94D975" w14:textId="018A564D" w:rsidR="009B5FBB" w:rsidRPr="009B5FBB" w:rsidRDefault="008E7043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</w:rPr>
        <w:t>Dilipraj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2019)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view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among many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aciliti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have brought cavemen to the timeline of the modern world, on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f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major contribution is 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 by the 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cyberspace world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BHTWGJmw","properties":{"formattedCitation":"(Dilipraj, 2019)","plainCitation":"(Dilipraj, 2019)","noteIndex":0},"citationItems":[{"id":691,"uris":["http://zotero.org/users/local/6bWeQAmN/items/NPHV4HGG"],"uri":["http://zotero.org/users/local/6bWeQAmN/items/NPHV4HGG"],"itemData":{"id":691,"type":"book","publisher":"Routledge","source":"Google Scholar","title":"Cyber Enigma: Unravelling the Terror in the Cyber World","title-short":"Cyber Enigma","author":[{"family":"Dilipraj","given":"E.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Dilipraj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 It has provide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pportuniti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r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eopl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bring require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odificatio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their life i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fferent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orms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uch a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nforcing say, freedom of speeches., connecting with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eople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king choices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going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ywhere in the world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uilding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raction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 anyone. 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ound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yberspace world as on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f</w:t>
      </w:r>
      <w:r w:rsidR="0069133E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best things that can ever happen to human beings 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ecause it is something has improved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tandard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human life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l5jd5lHC","properties":{"formattedCitation":"(Dilipraj, 2019)","plainCitation":"(Dilipraj, 2019)","noteIndex":0},"citationItems":[{"id":691,"uris":["http://zotero.org/users/local/6bWeQAmN/items/NPHV4HGG"],"uri":["http://zotero.org/users/local/6bWeQAmN/items/NPHV4HGG"],"itemData":{"id":691,"type":"book","publisher":"Routledge","source":"Google Scholar","title":"Cyber Enigma: Unravelling the Terror in the Cyber World","title-short":"Cyber Enigma","author":[{"family":"Dilipraj","given":"E."}],"issued":{"date-parts":[["2019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Dilipraj, 2019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stance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y </w:t>
      </w:r>
      <w:r w:rsidRPr="009B5FBB">
        <w:rPr>
          <w:rFonts w:ascii="Times New Roman" w:hAnsi="Times New Roman" w:cs="Times New Roman"/>
          <w:sz w:val="24"/>
          <w:szCs w:val="24"/>
        </w:rPr>
        <w:t>Dilipraj (2019)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 emphasized by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ong (2019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) who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inks that comparison to past reflects that today, man is more blessed than any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generations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have ever lived on this planet. He quoted the examples of different human tragedies such as Black Death, wars and other social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sasters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eradicate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mplete nations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from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surface of the world. I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trast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fe, is the f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lower bed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fe of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oday’s humans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here the lates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edicines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the best education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asy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ccess to every human being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s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vailable. 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cyberspace world has blessed man to such a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xtent</w:t>
      </w:r>
      <w:r w:rsidR="005A3D9D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the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e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of the past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ad to travels million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nd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illions of miles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reach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ir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estinations 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ork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or hours to achieve goals 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ile today’s man can ge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verything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t the doorstep, he can even operate hi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usiness</w:t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hile staying at home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H4YZbf0P","properties":{"formattedCitation":"(Kong et al., 2020)","plainCitation":"(Kong et al., 2020)","noteIndex":0},"citationItems":[{"id":681,"uris":["http://zotero.org/users/local/6bWeQAmN/items/59XRBGSE"],"uri":["http://zotero.org/users/local/6bWeQAmN/items/59XRBGSE"],"itemData":{"id":681,"type":"article-journal","container-title":"Computers &amp; Industrial Engineering","page":"106170","source":"Google Scholar","title":"Cyber physical ecommerce logistics system: An implementation case in Hong Kong","title-short":"Cyber physical ecommerce logistics system","volume":"139","author":[{"family":"Kong","given":"Xiang TR"},{"family":"Zhong","given":"Ray Y."},{"family":"Zhao","given":"Zhiheng"},{"family":"Shao","given":"Saijun"},{"family":"Li","given":"Ming"},{"family":"Lin","given":"Peng"},{"family":"Chen","given":"Yu"},{"family":"Wu","given":"Wei"},{"family":"Shen","given":"Leidi"},{"family":"Yu","given":"Ying"}],"issued":{"date-parts":[["2020"]]}}}],"schema":"https://github.com/citation-style-language/schema/raw/master/csl-citation.json"} </w:instrTex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339BA" w:rsidRPr="009B5FBB">
        <w:rPr>
          <w:rFonts w:ascii="Times New Roman" w:hAnsi="Times New Roman" w:cs="Times New Roman"/>
          <w:sz w:val="24"/>
          <w:szCs w:val="24"/>
        </w:rPr>
        <w:t>(Kong et al., 2020)</w:t>
      </w:r>
      <w:r w:rsidR="009339BA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796D91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0A43ACC5" w14:textId="0F507420" w:rsidR="001C6993" w:rsidRPr="009B5FBB" w:rsidRDefault="0069133E" w:rsidP="009B5FB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Conclusion</w:t>
      </w:r>
    </w:p>
    <w:p w14:paraId="1C83977D" w14:textId="425EACD9" w:rsidR="001C6993" w:rsidRPr="009B5FBB" w:rsidRDefault="0069133E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ab/>
        <w:t xml:space="preserve">A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valuation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researche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 the point of view of different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researcher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ighlight that cyberspace world is a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wo-way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in. It ha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ecome a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jor part of the human world where there are both positive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negativ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spects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associated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 this trend. There is no doubt that cyberspace world, has created a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world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ease and success but on the same board, this world is a threat and an alarm to some approaching disasters. It is not possible to deny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ynchronization that cyberspace world has brought in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epartments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life, but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xcessiv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rference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in the form of complete control is als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oughtful</w: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yberspace world is more like a question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mark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the current time because the stance of destruction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struction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re going side by sid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where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researchers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intellectual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even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layman is not able to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edict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future.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However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the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oint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consideration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s, cyberspace world is affecting and infecting all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dimensions of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fe, ranging from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ersonal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life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970178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privacies</w:t>
      </w:r>
      <w:r w:rsidR="00FB3E55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the world</w:t>
      </w:r>
      <w:r w:rsid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="009B5FBB"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>businesses</w:t>
      </w:r>
      <w:r w:rsid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</w:p>
    <w:p w14:paraId="28D422D5" w14:textId="6D491639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27E68889" w14:textId="5210C51D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6866BF1A" w14:textId="48BE32EB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43B43F7B" w14:textId="74F430EA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57057C0A" w14:textId="08746F5E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75E1138E" w14:textId="56B82772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71CE19CD" w14:textId="0AC0C211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FE1AB91" w14:textId="2F7FA5A8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4F02D88D" w14:textId="3B3A6DBE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4B90E7AB" w14:textId="11145634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543BBC84" w14:textId="12BBF391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4F7BAC76" w14:textId="5693F9D7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5E4982F" w14:textId="2DAEE5D8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29B44DBC" w14:textId="0516FCF8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5DF35723" w14:textId="5B62B786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75277967" w14:textId="06694993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0384846" w14:textId="5A395DED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65D52549" w14:textId="3D0459B4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6AF235B7" w14:textId="690399D3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60A8B08C" w14:textId="77777777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33819649" w14:textId="7B4F93DE" w:rsidR="003071A0" w:rsidRPr="009B5FBB" w:rsidRDefault="009339BA" w:rsidP="009B5FB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References</w:t>
      </w:r>
    </w:p>
    <w:p w14:paraId="3ADCA71B" w14:textId="77777777" w:rsidR="00F1023E" w:rsidRPr="009B5FBB" w:rsidRDefault="009339BA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BIBL {"uncited":[],"omitted":[],"custom":[]} CSL_BIBLIOGRAPHY </w:instrText>
      </w: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F1023E" w:rsidRPr="009B5FBB">
        <w:rPr>
          <w:rFonts w:ascii="Times New Roman" w:hAnsi="Times New Roman" w:cs="Times New Roman"/>
          <w:sz w:val="24"/>
          <w:szCs w:val="24"/>
        </w:rPr>
        <w:t xml:space="preserve">Amos, N. (2020). NEGOTIATING INFORMATION AND COMMUNICATION TECHNOLOGIES WITH SEXUAL AND GENDER MINORITY YOUTH AND YOUNG ADULTS. </w:t>
      </w:r>
      <w:r w:rsidR="00F1023E" w:rsidRPr="009B5FBB">
        <w:rPr>
          <w:rFonts w:ascii="Times New Roman" w:hAnsi="Times New Roman" w:cs="Times New Roman"/>
          <w:i/>
          <w:iCs/>
          <w:sz w:val="24"/>
          <w:szCs w:val="24"/>
        </w:rPr>
        <w:t>Homework Assignments and Handouts for LGBTQ+ Clients: A Mental Health and Counseling Handbook</w:t>
      </w:r>
      <w:r w:rsidR="00F1023E" w:rsidRPr="009B5FBB">
        <w:rPr>
          <w:rFonts w:ascii="Times New Roman" w:hAnsi="Times New Roman" w:cs="Times New Roman"/>
          <w:sz w:val="24"/>
          <w:szCs w:val="24"/>
        </w:rPr>
        <w:t>.</w:t>
      </w:r>
    </w:p>
    <w:p w14:paraId="3E03870F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Dennehy, R., Meaney, S., Walsh, K. A., Sinnott, C., Cronin, M., &amp; Arensman, E. (2020). Young people’s conceptualizations of the nature of cyberbullying: A systematic review and synthesis of qualitative research.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Aggression and Violent Behavior</w:t>
      </w:r>
      <w:r w:rsidRPr="009B5FBB">
        <w:rPr>
          <w:rFonts w:ascii="Times New Roman" w:hAnsi="Times New Roman" w:cs="Times New Roman"/>
          <w:sz w:val="24"/>
          <w:szCs w:val="24"/>
        </w:rPr>
        <w:t>, 101379.</w:t>
      </w:r>
    </w:p>
    <w:p w14:paraId="28611288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Dilipraj, E. (2019).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Cyber Enigma: Unravelling the Terror in the Cyber World</w:t>
      </w:r>
      <w:r w:rsidRPr="009B5FBB">
        <w:rPr>
          <w:rFonts w:ascii="Times New Roman" w:hAnsi="Times New Roman" w:cs="Times New Roman"/>
          <w:sz w:val="24"/>
          <w:szCs w:val="24"/>
        </w:rPr>
        <w:t>. Routledge.</w:t>
      </w:r>
    </w:p>
    <w:p w14:paraId="2F10BB35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Kong, X. T., Zhong, R. Y., Zhao, Z., Shao, S., Li, M., Lin, P., Chen, Y., Wu, W., Shen, L., &amp; Yu, Y. (2020). Cyber physical ecommerce logistics system: An implementation case in Hong Kong.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Computers &amp; Industrial Engineering</w:t>
      </w:r>
      <w:r w:rsidRPr="009B5FBB">
        <w:rPr>
          <w:rFonts w:ascii="Times New Roman" w:hAnsi="Times New Roman" w:cs="Times New Roman"/>
          <w:sz w:val="24"/>
          <w:szCs w:val="24"/>
        </w:rPr>
        <w:t xml:space="preserve">,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139</w:t>
      </w:r>
      <w:r w:rsidRPr="009B5FBB">
        <w:rPr>
          <w:rFonts w:ascii="Times New Roman" w:hAnsi="Times New Roman" w:cs="Times New Roman"/>
          <w:sz w:val="24"/>
          <w:szCs w:val="24"/>
        </w:rPr>
        <w:t>, 106170.</w:t>
      </w:r>
    </w:p>
    <w:p w14:paraId="2FEAA4E4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McLean, J. (2020). Framing the More-Than-Real in the Anthropocene. In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Changing Digital Geographies</w:t>
      </w:r>
      <w:r w:rsidRPr="009B5FBB">
        <w:rPr>
          <w:rFonts w:ascii="Times New Roman" w:hAnsi="Times New Roman" w:cs="Times New Roman"/>
          <w:sz w:val="24"/>
          <w:szCs w:val="24"/>
        </w:rPr>
        <w:t xml:space="preserve"> (pp. 23–46). Springer.</w:t>
      </w:r>
    </w:p>
    <w:p w14:paraId="57C480FD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Mihr, A. (2017). Cyber World. In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Cyber Justice</w:t>
      </w:r>
      <w:r w:rsidRPr="009B5FBB">
        <w:rPr>
          <w:rFonts w:ascii="Times New Roman" w:hAnsi="Times New Roman" w:cs="Times New Roman"/>
          <w:sz w:val="24"/>
          <w:szCs w:val="24"/>
        </w:rPr>
        <w:t xml:space="preserve"> (pp. 7–9). Springer.</w:t>
      </w:r>
    </w:p>
    <w:p w14:paraId="289552A9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Prasad, R., &amp; Rohokale, V. (2020). Social Networking Sites. In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Cyber Security: The Lifeline of Information and Communication Technology</w:t>
      </w:r>
      <w:r w:rsidRPr="009B5FBB">
        <w:rPr>
          <w:rFonts w:ascii="Times New Roman" w:hAnsi="Times New Roman" w:cs="Times New Roman"/>
          <w:sz w:val="24"/>
          <w:szCs w:val="24"/>
        </w:rPr>
        <w:t xml:space="preserve"> (pp. 187–202). Springer.</w:t>
      </w:r>
    </w:p>
    <w:p w14:paraId="0390F4B1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Tolu, H. (2019). Communication Between Real-World and Cyber-World: Conceptual Thinking on Cyber-Racism! In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Multigenerational Online Behavior and Media Use: Concepts, Methodologies, Tools, and Applications</w:t>
      </w:r>
      <w:r w:rsidRPr="009B5FBB">
        <w:rPr>
          <w:rFonts w:ascii="Times New Roman" w:hAnsi="Times New Roman" w:cs="Times New Roman"/>
          <w:sz w:val="24"/>
          <w:szCs w:val="24"/>
        </w:rPr>
        <w:t xml:space="preserve"> (pp. 1533–1551). IGI Global.</w:t>
      </w:r>
    </w:p>
    <w:p w14:paraId="6B07CEDD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 xml:space="preserve">Veerasamy, N. (2020). Cyberterrorism–the spectre that is the convergence of the physical and virtual worlds. In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Emerging Cyber Threats and Cognitive Vulnerabilities</w:t>
      </w:r>
      <w:r w:rsidRPr="009B5FBB">
        <w:rPr>
          <w:rFonts w:ascii="Times New Roman" w:hAnsi="Times New Roman" w:cs="Times New Roman"/>
          <w:sz w:val="24"/>
          <w:szCs w:val="24"/>
        </w:rPr>
        <w:t xml:space="preserve"> (pp. 27–52). Elsevier.</w:t>
      </w:r>
    </w:p>
    <w:p w14:paraId="2597E6B4" w14:textId="77777777" w:rsidR="00F1023E" w:rsidRPr="009B5FBB" w:rsidRDefault="00F1023E" w:rsidP="009B5FB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lastRenderedPageBreak/>
        <w:t xml:space="preserve">Zhong, S., Zhong, H., Huang, X., Yang, P., Shi, J., Xie, L., &amp; Wang, K. (2019). Connecting physical-world to cyber-world: Security and privacy issues in pervasive sensing. In </w:t>
      </w:r>
      <w:r w:rsidRPr="009B5FBB">
        <w:rPr>
          <w:rFonts w:ascii="Times New Roman" w:hAnsi="Times New Roman" w:cs="Times New Roman"/>
          <w:i/>
          <w:iCs/>
          <w:sz w:val="24"/>
          <w:szCs w:val="24"/>
        </w:rPr>
        <w:t>Security and Privacy for Next-Generation Wireless Networks</w:t>
      </w:r>
      <w:r w:rsidRPr="009B5FBB">
        <w:rPr>
          <w:rFonts w:ascii="Times New Roman" w:hAnsi="Times New Roman" w:cs="Times New Roman"/>
          <w:sz w:val="24"/>
          <w:szCs w:val="24"/>
        </w:rPr>
        <w:t xml:space="preserve"> (pp. 49–63). Springer.</w:t>
      </w:r>
    </w:p>
    <w:p w14:paraId="36E8AAE1" w14:textId="214D9002" w:rsidR="009339BA" w:rsidRPr="009B5FBB" w:rsidRDefault="009339BA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</w:p>
    <w:p w14:paraId="17716B1F" w14:textId="1D00B56E" w:rsidR="00BC4E42" w:rsidRPr="009B5FBB" w:rsidRDefault="0069133E" w:rsidP="009B5FB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9B5F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29CFF066" w14:textId="67D690D2" w:rsidR="00461202" w:rsidRPr="009B5FBB" w:rsidRDefault="0069133E" w:rsidP="009B5FB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B5FBB">
        <w:rPr>
          <w:rFonts w:ascii="Times New Roman" w:hAnsi="Times New Roman" w:cs="Times New Roman"/>
          <w:sz w:val="24"/>
          <w:szCs w:val="24"/>
        </w:rPr>
        <w:tab/>
      </w:r>
    </w:p>
    <w:sectPr w:rsidR="00461202" w:rsidRPr="009B5FB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5163C6" w14:textId="77777777" w:rsidR="001A1442" w:rsidRDefault="001A1442">
      <w:pPr>
        <w:spacing w:after="0" w:line="240" w:lineRule="auto"/>
      </w:pPr>
      <w:r>
        <w:separator/>
      </w:r>
    </w:p>
  </w:endnote>
  <w:endnote w:type="continuationSeparator" w:id="0">
    <w:p w14:paraId="52DA96F8" w14:textId="77777777" w:rsidR="001A1442" w:rsidRDefault="001A14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6723B9" w14:textId="77777777" w:rsidR="001A1442" w:rsidRDefault="001A1442">
      <w:pPr>
        <w:spacing w:after="0" w:line="240" w:lineRule="auto"/>
      </w:pPr>
      <w:r>
        <w:separator/>
      </w:r>
    </w:p>
  </w:footnote>
  <w:footnote w:type="continuationSeparator" w:id="0">
    <w:p w14:paraId="2B6C1DA2" w14:textId="77777777" w:rsidR="001A1442" w:rsidRDefault="001A144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45C04D43" w:rsidR="003C07E9" w:rsidRPr="001A02CC" w:rsidRDefault="0069133E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>
      <w:rPr>
        <w:rFonts w:ascii="Times New Roman" w:hAnsi="Times New Roman" w:cs="Times New Roman"/>
        <w:sz w:val="24"/>
        <w:szCs w:val="24"/>
      </w:rPr>
      <w:t>ENGLISH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3C07E9" w:rsidRPr="001A02CC" w:rsidRDefault="003C07E9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17FB1635" w:rsidR="003C07E9" w:rsidRPr="001A02CC" w:rsidRDefault="0069133E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ENGLISH</w:t>
    </w:r>
    <w:r w:rsidRPr="001A02CC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fldChar w:fldCharType="begin"/>
    </w:r>
    <w:r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1A02CC">
      <w:rPr>
        <w:rFonts w:ascii="Times New Roman" w:hAnsi="Times New Roman" w:cs="Times New Roman"/>
        <w:sz w:val="24"/>
        <w:szCs w:val="24"/>
      </w:rPr>
      <w:fldChar w:fldCharType="separate"/>
    </w:r>
    <w:r>
      <w:rPr>
        <w:rFonts w:ascii="Times New Roman" w:hAnsi="Times New Roman" w:cs="Times New Roman"/>
        <w:noProof/>
        <w:sz w:val="24"/>
        <w:szCs w:val="24"/>
      </w:rPr>
      <w:t>2</w:t>
    </w:r>
    <w:r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3C07E9" w:rsidRPr="001A02CC" w:rsidRDefault="003C07E9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B40"/>
    <w:rsid w:val="000175BA"/>
    <w:rsid w:val="00024ABE"/>
    <w:rsid w:val="000254ED"/>
    <w:rsid w:val="00034E36"/>
    <w:rsid w:val="00040E21"/>
    <w:rsid w:val="00045047"/>
    <w:rsid w:val="00064440"/>
    <w:rsid w:val="00076C72"/>
    <w:rsid w:val="0007759D"/>
    <w:rsid w:val="0008163C"/>
    <w:rsid w:val="0008177B"/>
    <w:rsid w:val="00085549"/>
    <w:rsid w:val="00090057"/>
    <w:rsid w:val="0009207A"/>
    <w:rsid w:val="0009373B"/>
    <w:rsid w:val="000972AE"/>
    <w:rsid w:val="000A011E"/>
    <w:rsid w:val="000A6EE1"/>
    <w:rsid w:val="000C4677"/>
    <w:rsid w:val="000D5139"/>
    <w:rsid w:val="000D537D"/>
    <w:rsid w:val="000E4547"/>
    <w:rsid w:val="000E60FE"/>
    <w:rsid w:val="000F5C0F"/>
    <w:rsid w:val="000F5FCA"/>
    <w:rsid w:val="000F7DDE"/>
    <w:rsid w:val="0011275D"/>
    <w:rsid w:val="0011687A"/>
    <w:rsid w:val="001277D7"/>
    <w:rsid w:val="00130A33"/>
    <w:rsid w:val="0013682F"/>
    <w:rsid w:val="00141074"/>
    <w:rsid w:val="00141C9F"/>
    <w:rsid w:val="001433E7"/>
    <w:rsid w:val="00143D66"/>
    <w:rsid w:val="00143EDD"/>
    <w:rsid w:val="0014559C"/>
    <w:rsid w:val="0015062D"/>
    <w:rsid w:val="00155370"/>
    <w:rsid w:val="00187C02"/>
    <w:rsid w:val="001A02CC"/>
    <w:rsid w:val="001A0404"/>
    <w:rsid w:val="001A1442"/>
    <w:rsid w:val="001A7472"/>
    <w:rsid w:val="001B2CB0"/>
    <w:rsid w:val="001C27AD"/>
    <w:rsid w:val="001C4F34"/>
    <w:rsid w:val="001C5845"/>
    <w:rsid w:val="001C6993"/>
    <w:rsid w:val="001D302F"/>
    <w:rsid w:val="001D386D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21669"/>
    <w:rsid w:val="0022539E"/>
    <w:rsid w:val="0022590D"/>
    <w:rsid w:val="00247A02"/>
    <w:rsid w:val="0025247C"/>
    <w:rsid w:val="0026072D"/>
    <w:rsid w:val="00264EF2"/>
    <w:rsid w:val="00267851"/>
    <w:rsid w:val="002777E7"/>
    <w:rsid w:val="002804B8"/>
    <w:rsid w:val="00282CBA"/>
    <w:rsid w:val="00283B57"/>
    <w:rsid w:val="00284B0D"/>
    <w:rsid w:val="00287B4B"/>
    <w:rsid w:val="002A42A0"/>
    <w:rsid w:val="002A5792"/>
    <w:rsid w:val="002C30C8"/>
    <w:rsid w:val="002C5353"/>
    <w:rsid w:val="002C5E14"/>
    <w:rsid w:val="002D4979"/>
    <w:rsid w:val="003071A0"/>
    <w:rsid w:val="00315B39"/>
    <w:rsid w:val="00323259"/>
    <w:rsid w:val="00332218"/>
    <w:rsid w:val="00334AD8"/>
    <w:rsid w:val="00336CA3"/>
    <w:rsid w:val="0034125C"/>
    <w:rsid w:val="003448D7"/>
    <w:rsid w:val="00344EF7"/>
    <w:rsid w:val="003450E0"/>
    <w:rsid w:val="00347131"/>
    <w:rsid w:val="00350CCC"/>
    <w:rsid w:val="00355ABA"/>
    <w:rsid w:val="00365A07"/>
    <w:rsid w:val="00371658"/>
    <w:rsid w:val="00376F4B"/>
    <w:rsid w:val="00383807"/>
    <w:rsid w:val="003C07E9"/>
    <w:rsid w:val="003C72B9"/>
    <w:rsid w:val="003D2612"/>
    <w:rsid w:val="003E0446"/>
    <w:rsid w:val="003F30CE"/>
    <w:rsid w:val="003F421D"/>
    <w:rsid w:val="004059F0"/>
    <w:rsid w:val="00410AEC"/>
    <w:rsid w:val="0042675A"/>
    <w:rsid w:val="0043024F"/>
    <w:rsid w:val="00432057"/>
    <w:rsid w:val="00437761"/>
    <w:rsid w:val="00447559"/>
    <w:rsid w:val="00453F7A"/>
    <w:rsid w:val="00460349"/>
    <w:rsid w:val="00461202"/>
    <w:rsid w:val="004637EA"/>
    <w:rsid w:val="004672E9"/>
    <w:rsid w:val="00471063"/>
    <w:rsid w:val="00487440"/>
    <w:rsid w:val="00487EC4"/>
    <w:rsid w:val="004A07E8"/>
    <w:rsid w:val="004C6294"/>
    <w:rsid w:val="004D0EE0"/>
    <w:rsid w:val="004E2425"/>
    <w:rsid w:val="00502FD4"/>
    <w:rsid w:val="00506F1F"/>
    <w:rsid w:val="00511035"/>
    <w:rsid w:val="00525633"/>
    <w:rsid w:val="00525FDC"/>
    <w:rsid w:val="00550EFD"/>
    <w:rsid w:val="00594098"/>
    <w:rsid w:val="005A3D9D"/>
    <w:rsid w:val="005B36F5"/>
    <w:rsid w:val="005B43DA"/>
    <w:rsid w:val="005C0F06"/>
    <w:rsid w:val="005C20F1"/>
    <w:rsid w:val="005C2489"/>
    <w:rsid w:val="005C7FB5"/>
    <w:rsid w:val="005D03C9"/>
    <w:rsid w:val="005D4D2B"/>
    <w:rsid w:val="005D7C46"/>
    <w:rsid w:val="005E3676"/>
    <w:rsid w:val="005F2E1C"/>
    <w:rsid w:val="005F4083"/>
    <w:rsid w:val="005F78CF"/>
    <w:rsid w:val="0060705A"/>
    <w:rsid w:val="006148A1"/>
    <w:rsid w:val="0062752D"/>
    <w:rsid w:val="00634E15"/>
    <w:rsid w:val="0064671B"/>
    <w:rsid w:val="00664811"/>
    <w:rsid w:val="0067261A"/>
    <w:rsid w:val="006752F2"/>
    <w:rsid w:val="00687186"/>
    <w:rsid w:val="00690343"/>
    <w:rsid w:val="00690FCE"/>
    <w:rsid w:val="0069133E"/>
    <w:rsid w:val="006938E2"/>
    <w:rsid w:val="006A0724"/>
    <w:rsid w:val="006B1FF2"/>
    <w:rsid w:val="006B2BD3"/>
    <w:rsid w:val="006E156D"/>
    <w:rsid w:val="006E63B9"/>
    <w:rsid w:val="006E667C"/>
    <w:rsid w:val="006E6B25"/>
    <w:rsid w:val="006F00AD"/>
    <w:rsid w:val="006F5080"/>
    <w:rsid w:val="00701ACE"/>
    <w:rsid w:val="00706F79"/>
    <w:rsid w:val="0071279E"/>
    <w:rsid w:val="00712960"/>
    <w:rsid w:val="00715E21"/>
    <w:rsid w:val="00726CF2"/>
    <w:rsid w:val="00747B4E"/>
    <w:rsid w:val="00752236"/>
    <w:rsid w:val="00753EE1"/>
    <w:rsid w:val="007642EC"/>
    <w:rsid w:val="00764D8B"/>
    <w:rsid w:val="00780488"/>
    <w:rsid w:val="00796D91"/>
    <w:rsid w:val="007B30BD"/>
    <w:rsid w:val="007C2F25"/>
    <w:rsid w:val="007C30FD"/>
    <w:rsid w:val="007C5925"/>
    <w:rsid w:val="007C5BF1"/>
    <w:rsid w:val="007C6293"/>
    <w:rsid w:val="007D2E69"/>
    <w:rsid w:val="007D591A"/>
    <w:rsid w:val="007E3EC1"/>
    <w:rsid w:val="007F01DC"/>
    <w:rsid w:val="00807E6C"/>
    <w:rsid w:val="00820904"/>
    <w:rsid w:val="0082673A"/>
    <w:rsid w:val="00830AB0"/>
    <w:rsid w:val="00834311"/>
    <w:rsid w:val="00842BFD"/>
    <w:rsid w:val="00862032"/>
    <w:rsid w:val="00863C72"/>
    <w:rsid w:val="00876C6A"/>
    <w:rsid w:val="00877CA7"/>
    <w:rsid w:val="008A5E66"/>
    <w:rsid w:val="008A6E3E"/>
    <w:rsid w:val="008B4F7C"/>
    <w:rsid w:val="008C3A8D"/>
    <w:rsid w:val="008C4C3D"/>
    <w:rsid w:val="008D7288"/>
    <w:rsid w:val="008E01AB"/>
    <w:rsid w:val="008E27B8"/>
    <w:rsid w:val="008E3550"/>
    <w:rsid w:val="008E7043"/>
    <w:rsid w:val="008F0A2C"/>
    <w:rsid w:val="008F646B"/>
    <w:rsid w:val="009001EA"/>
    <w:rsid w:val="00901066"/>
    <w:rsid w:val="00901E2E"/>
    <w:rsid w:val="00913564"/>
    <w:rsid w:val="009228F4"/>
    <w:rsid w:val="0092355D"/>
    <w:rsid w:val="00931D47"/>
    <w:rsid w:val="00932CD1"/>
    <w:rsid w:val="009339BA"/>
    <w:rsid w:val="0093635F"/>
    <w:rsid w:val="00943EEF"/>
    <w:rsid w:val="00953628"/>
    <w:rsid w:val="00970178"/>
    <w:rsid w:val="009749D1"/>
    <w:rsid w:val="009823FF"/>
    <w:rsid w:val="009825C3"/>
    <w:rsid w:val="00993D8B"/>
    <w:rsid w:val="009A1682"/>
    <w:rsid w:val="009B2363"/>
    <w:rsid w:val="009B5611"/>
    <w:rsid w:val="009B5FBB"/>
    <w:rsid w:val="009C719E"/>
    <w:rsid w:val="009D0DE3"/>
    <w:rsid w:val="009D5181"/>
    <w:rsid w:val="009E485E"/>
    <w:rsid w:val="009E7DEA"/>
    <w:rsid w:val="009F426C"/>
    <w:rsid w:val="009F7DA0"/>
    <w:rsid w:val="00A106AF"/>
    <w:rsid w:val="00A20DB5"/>
    <w:rsid w:val="00A4374D"/>
    <w:rsid w:val="00A67E8F"/>
    <w:rsid w:val="00A92A12"/>
    <w:rsid w:val="00AA50C3"/>
    <w:rsid w:val="00AB2058"/>
    <w:rsid w:val="00AC574D"/>
    <w:rsid w:val="00AC5856"/>
    <w:rsid w:val="00AD33B3"/>
    <w:rsid w:val="00AD50DE"/>
    <w:rsid w:val="00B01520"/>
    <w:rsid w:val="00B06D61"/>
    <w:rsid w:val="00B23F6D"/>
    <w:rsid w:val="00B26CCD"/>
    <w:rsid w:val="00B32911"/>
    <w:rsid w:val="00B405F9"/>
    <w:rsid w:val="00B5239C"/>
    <w:rsid w:val="00B609FC"/>
    <w:rsid w:val="00B67534"/>
    <w:rsid w:val="00B70C3A"/>
    <w:rsid w:val="00B73412"/>
    <w:rsid w:val="00B77D70"/>
    <w:rsid w:val="00B8755B"/>
    <w:rsid w:val="00BA1045"/>
    <w:rsid w:val="00BC2C84"/>
    <w:rsid w:val="00BC4E42"/>
    <w:rsid w:val="00BC7805"/>
    <w:rsid w:val="00BE1B0F"/>
    <w:rsid w:val="00BE295C"/>
    <w:rsid w:val="00BF0DF3"/>
    <w:rsid w:val="00BF21F7"/>
    <w:rsid w:val="00BF32FA"/>
    <w:rsid w:val="00C16B0C"/>
    <w:rsid w:val="00C21CF2"/>
    <w:rsid w:val="00C2518D"/>
    <w:rsid w:val="00C2746F"/>
    <w:rsid w:val="00C30C9C"/>
    <w:rsid w:val="00C30E9E"/>
    <w:rsid w:val="00C4062F"/>
    <w:rsid w:val="00C5356B"/>
    <w:rsid w:val="00C5517C"/>
    <w:rsid w:val="00C57619"/>
    <w:rsid w:val="00C64C27"/>
    <w:rsid w:val="00C64E95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C176B"/>
    <w:rsid w:val="00CC6829"/>
    <w:rsid w:val="00CD24E7"/>
    <w:rsid w:val="00CD3EBF"/>
    <w:rsid w:val="00CF0A51"/>
    <w:rsid w:val="00D01737"/>
    <w:rsid w:val="00D156FC"/>
    <w:rsid w:val="00D16E0A"/>
    <w:rsid w:val="00D22A8F"/>
    <w:rsid w:val="00D24B09"/>
    <w:rsid w:val="00D25805"/>
    <w:rsid w:val="00D3076F"/>
    <w:rsid w:val="00D35D03"/>
    <w:rsid w:val="00D35D5F"/>
    <w:rsid w:val="00D434CA"/>
    <w:rsid w:val="00D46875"/>
    <w:rsid w:val="00D5076D"/>
    <w:rsid w:val="00D620E3"/>
    <w:rsid w:val="00D62605"/>
    <w:rsid w:val="00D62E1C"/>
    <w:rsid w:val="00D80789"/>
    <w:rsid w:val="00D819BF"/>
    <w:rsid w:val="00D95087"/>
    <w:rsid w:val="00DA0C2F"/>
    <w:rsid w:val="00DA2987"/>
    <w:rsid w:val="00DA77AE"/>
    <w:rsid w:val="00DB2F44"/>
    <w:rsid w:val="00DB3F05"/>
    <w:rsid w:val="00DB5583"/>
    <w:rsid w:val="00DC72D1"/>
    <w:rsid w:val="00DD660B"/>
    <w:rsid w:val="00DD70E4"/>
    <w:rsid w:val="00DF22BD"/>
    <w:rsid w:val="00E07F50"/>
    <w:rsid w:val="00E17857"/>
    <w:rsid w:val="00E3227F"/>
    <w:rsid w:val="00E40F69"/>
    <w:rsid w:val="00E45F2C"/>
    <w:rsid w:val="00E61F29"/>
    <w:rsid w:val="00E724C4"/>
    <w:rsid w:val="00E85934"/>
    <w:rsid w:val="00E95753"/>
    <w:rsid w:val="00E9582E"/>
    <w:rsid w:val="00EB0B02"/>
    <w:rsid w:val="00EB0E33"/>
    <w:rsid w:val="00EB6D29"/>
    <w:rsid w:val="00EC34C1"/>
    <w:rsid w:val="00EC6E94"/>
    <w:rsid w:val="00ED4EFD"/>
    <w:rsid w:val="00EE3230"/>
    <w:rsid w:val="00EF1641"/>
    <w:rsid w:val="00F02DA3"/>
    <w:rsid w:val="00F1023E"/>
    <w:rsid w:val="00F124CD"/>
    <w:rsid w:val="00F242E3"/>
    <w:rsid w:val="00F2461F"/>
    <w:rsid w:val="00F33CF4"/>
    <w:rsid w:val="00F34A13"/>
    <w:rsid w:val="00F379A9"/>
    <w:rsid w:val="00F4029A"/>
    <w:rsid w:val="00F41228"/>
    <w:rsid w:val="00F4445C"/>
    <w:rsid w:val="00F60147"/>
    <w:rsid w:val="00F63230"/>
    <w:rsid w:val="00F65050"/>
    <w:rsid w:val="00F65624"/>
    <w:rsid w:val="00F748B8"/>
    <w:rsid w:val="00F768B4"/>
    <w:rsid w:val="00F84D74"/>
    <w:rsid w:val="00F86CA7"/>
    <w:rsid w:val="00F94B9F"/>
    <w:rsid w:val="00F96B7B"/>
    <w:rsid w:val="00FA70AB"/>
    <w:rsid w:val="00FB0E43"/>
    <w:rsid w:val="00FB3E55"/>
    <w:rsid w:val="00FC1980"/>
    <w:rsid w:val="00FD1DAB"/>
    <w:rsid w:val="00FD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731C70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339B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445</Words>
  <Characters>31041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64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4</cp:revision>
  <dcterms:created xsi:type="dcterms:W3CDTF">2020-02-03T18:55:00Z</dcterms:created>
  <dcterms:modified xsi:type="dcterms:W3CDTF">2020-02-03T1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GkX28bc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